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6D3B9" w14:textId="77777777"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14:paraId="66B516AE" w14:textId="77777777"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14:paraId="4C33ED13" w14:textId="77777777"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14:paraId="7F1ACB5D" w14:textId="77777777" w:rsidR="009A40FF" w:rsidRPr="000C03D8" w:rsidRDefault="009A40FF" w:rsidP="009A40FF">
      <w:pPr>
        <w:spacing w:line="480" w:lineRule="auto"/>
        <w:jc w:val="center"/>
        <w:rPr>
          <w:rFonts w:ascii="Times New Roman" w:hAnsi="Times New Roman" w:cs="Times New Roman"/>
          <w:sz w:val="24"/>
          <w:szCs w:val="24"/>
        </w:rPr>
      </w:pPr>
    </w:p>
    <w:p w14:paraId="41F8AA58" w14:textId="77777777" w:rsidR="008E395C" w:rsidRPr="000C03D8" w:rsidRDefault="008E395C" w:rsidP="009A40FF">
      <w:pPr>
        <w:spacing w:line="480" w:lineRule="auto"/>
        <w:jc w:val="center"/>
        <w:rPr>
          <w:rFonts w:ascii="Times New Roman" w:hAnsi="Times New Roman" w:cs="Times New Roman"/>
          <w:sz w:val="24"/>
          <w:szCs w:val="24"/>
        </w:rPr>
      </w:pPr>
    </w:p>
    <w:p w14:paraId="7BABB9AC" w14:textId="77777777"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14:paraId="05FEF52C" w14:textId="77777777" w:rsidR="008E395C" w:rsidRPr="000C03D8" w:rsidRDefault="008E395C" w:rsidP="009A40FF">
      <w:pPr>
        <w:spacing w:line="480" w:lineRule="auto"/>
        <w:rPr>
          <w:rFonts w:ascii="Times New Roman" w:hAnsi="Times New Roman" w:cs="Times New Roman"/>
          <w:sz w:val="24"/>
          <w:szCs w:val="24"/>
        </w:rPr>
      </w:pPr>
    </w:p>
    <w:p w14:paraId="21104BDD" w14:textId="77777777"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14:paraId="093B1D94" w14:textId="77777777" w:rsidR="008E395C" w:rsidRPr="000C03D8" w:rsidRDefault="008E395C" w:rsidP="009A40FF">
      <w:pPr>
        <w:spacing w:line="480" w:lineRule="auto"/>
        <w:rPr>
          <w:rFonts w:ascii="Times New Roman" w:hAnsi="Times New Roman" w:cs="Times New Roman"/>
          <w:b/>
          <w:sz w:val="24"/>
          <w:szCs w:val="24"/>
        </w:rPr>
      </w:pPr>
    </w:p>
    <w:p w14:paraId="3BEA6466" w14:textId="77777777" w:rsidR="008E395C" w:rsidRPr="000C03D8" w:rsidRDefault="008E395C" w:rsidP="009A40FF">
      <w:pPr>
        <w:spacing w:line="480" w:lineRule="auto"/>
        <w:jc w:val="center"/>
        <w:rPr>
          <w:rFonts w:ascii="Times New Roman" w:hAnsi="Times New Roman" w:cs="Times New Roman"/>
          <w:b/>
          <w:sz w:val="24"/>
          <w:szCs w:val="24"/>
        </w:rPr>
      </w:pPr>
    </w:p>
    <w:p w14:paraId="2A1A6849" w14:textId="77777777"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14:paraId="521F7A15" w14:textId="77777777"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14:paraId="1C9B4EFF" w14:textId="77777777"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14:paraId="0D325E89" w14:textId="77777777" w:rsidR="008E395C" w:rsidRPr="000C03D8" w:rsidRDefault="008E395C" w:rsidP="009A40FF">
      <w:pPr>
        <w:spacing w:line="480" w:lineRule="auto"/>
        <w:rPr>
          <w:rFonts w:ascii="Times New Roman" w:hAnsi="Times New Roman" w:cs="Times New Roman"/>
          <w:sz w:val="24"/>
          <w:szCs w:val="24"/>
        </w:rPr>
      </w:pPr>
    </w:p>
    <w:p w14:paraId="606175B3" w14:textId="77777777"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14:paraId="15ED3C41" w14:textId="58B13041"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r>
      <w:proofErr w:type="spellStart"/>
      <w:r w:rsidR="002E25FD">
        <w:rPr>
          <w:rFonts w:ascii="Times New Roman" w:hAnsi="Times New Roman" w:cs="Times New Roman"/>
          <w:sz w:val="24"/>
          <w:szCs w:val="24"/>
        </w:rPr>
        <w:t>M.Sc</w:t>
      </w:r>
      <w:proofErr w:type="spellEnd"/>
      <w:r w:rsidRPr="000C03D8">
        <w:rPr>
          <w:rFonts w:ascii="Times New Roman" w:hAnsi="Times New Roman" w:cs="Times New Roman"/>
          <w:sz w:val="24"/>
          <w:szCs w:val="24"/>
        </w:rPr>
        <w:t>. Julius Welzel</w:t>
      </w:r>
    </w:p>
    <w:p w14:paraId="492D567D" w14:textId="77777777"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14:paraId="6B5BE12F" w14:textId="77777777"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14:paraId="3EDAB7DE" w14:textId="77777777" w:rsidR="000C03D8" w:rsidRPr="000C03D8" w:rsidRDefault="000C03D8">
          <w:pPr>
            <w:pStyle w:val="TOCHeading"/>
            <w:rPr>
              <w:color w:val="auto"/>
            </w:rPr>
          </w:pPr>
          <w:r w:rsidRPr="000C03D8">
            <w:rPr>
              <w:color w:val="auto"/>
            </w:rPr>
            <w:t>Inhalt</w:t>
          </w:r>
        </w:p>
        <w:p w14:paraId="67CC99C9" w14:textId="77777777" w:rsidR="000C03D8" w:rsidRDefault="000C03D8">
          <w:pPr>
            <w:pStyle w:val="TOC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14:paraId="2F34A191" w14:textId="77777777" w:rsidR="000C03D8" w:rsidRDefault="0094224D">
          <w:pPr>
            <w:pStyle w:val="TOC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14:paraId="11270096" w14:textId="77777777" w:rsidR="000C03D8" w:rsidRDefault="0094224D">
          <w:pPr>
            <w:pStyle w:val="TOC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14:paraId="204E23DB" w14:textId="77777777" w:rsidR="000C03D8" w:rsidRDefault="0094224D">
          <w:pPr>
            <w:pStyle w:val="TOC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14:paraId="70C24639" w14:textId="77777777" w:rsidR="000C03D8" w:rsidRDefault="0094224D">
          <w:pPr>
            <w:pStyle w:val="TOC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14:paraId="680CE55A" w14:textId="77777777" w:rsidR="000C03D8" w:rsidRDefault="0094224D">
          <w:pPr>
            <w:pStyle w:val="TOC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14:paraId="51C79638" w14:textId="77777777" w:rsidR="000C03D8" w:rsidRDefault="0094224D">
          <w:pPr>
            <w:pStyle w:val="TOC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14:paraId="70DACB17" w14:textId="77777777" w:rsidR="000C03D8" w:rsidRDefault="0094224D">
          <w:pPr>
            <w:pStyle w:val="TOC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14:paraId="14AE2F03" w14:textId="77777777" w:rsidR="000C03D8" w:rsidRDefault="0094224D">
          <w:pPr>
            <w:pStyle w:val="TOC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14:paraId="794E5117" w14:textId="77777777" w:rsidR="000C03D8" w:rsidRDefault="0094224D">
          <w:pPr>
            <w:pStyle w:val="TOC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14:paraId="4C89D8BD" w14:textId="77777777" w:rsidR="000C03D8" w:rsidRDefault="0094224D">
          <w:pPr>
            <w:pStyle w:val="TOC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14:paraId="5F4CAE63" w14:textId="77777777" w:rsidR="000C03D8" w:rsidRDefault="0094224D">
          <w:pPr>
            <w:pStyle w:val="TOC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14:paraId="1BCB031A" w14:textId="77777777" w:rsidR="000C03D8" w:rsidRDefault="0094224D">
          <w:pPr>
            <w:pStyle w:val="TOC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14:paraId="5642CEF1" w14:textId="77777777" w:rsidR="000C03D8" w:rsidRDefault="0094224D">
          <w:pPr>
            <w:pStyle w:val="TOC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14:paraId="5C09CCDD" w14:textId="77777777" w:rsidR="000C03D8" w:rsidRDefault="0094224D">
          <w:pPr>
            <w:pStyle w:val="TOC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14:paraId="7F0527E7" w14:textId="77777777" w:rsidR="000C03D8" w:rsidRDefault="0094224D">
          <w:pPr>
            <w:pStyle w:val="TOC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14:paraId="03D8BF29" w14:textId="77777777" w:rsidR="000C03D8" w:rsidRDefault="0094224D">
          <w:pPr>
            <w:pStyle w:val="TOC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14:paraId="2D2A2D49" w14:textId="77777777" w:rsidR="000C03D8" w:rsidRDefault="0094224D">
          <w:pPr>
            <w:pStyle w:val="TOC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14:paraId="4618157F" w14:textId="77777777" w:rsidR="000C03D8" w:rsidRDefault="0094224D">
          <w:pPr>
            <w:pStyle w:val="TOC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14:paraId="24FD8A05" w14:textId="77777777" w:rsidR="000C03D8" w:rsidRDefault="0094224D">
          <w:pPr>
            <w:pStyle w:val="TOC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14:paraId="2DA4B656" w14:textId="77777777" w:rsidR="000C03D8" w:rsidRDefault="0094224D">
          <w:pPr>
            <w:pStyle w:val="TOC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14:paraId="22F3D6E3" w14:textId="77777777" w:rsidR="000C03D8" w:rsidRDefault="0094224D">
          <w:pPr>
            <w:pStyle w:val="TOC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14:paraId="7F878D8A" w14:textId="77777777" w:rsidR="000C03D8" w:rsidRDefault="0094224D">
          <w:pPr>
            <w:pStyle w:val="TOC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14:paraId="0E4DE77D" w14:textId="77777777" w:rsidR="000C03D8" w:rsidRDefault="0094224D">
          <w:pPr>
            <w:pStyle w:val="TOC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14:paraId="5DB65FBB" w14:textId="77777777" w:rsidR="000C03D8" w:rsidRDefault="0094224D">
          <w:pPr>
            <w:pStyle w:val="TOC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14:paraId="3883610D" w14:textId="77777777" w:rsidR="000C03D8" w:rsidRDefault="0094224D">
          <w:pPr>
            <w:pStyle w:val="TOC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14:paraId="232EFA94" w14:textId="77777777" w:rsidR="000C03D8" w:rsidRDefault="0094224D">
          <w:pPr>
            <w:pStyle w:val="TOC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14:paraId="5C4FC4D9" w14:textId="77777777" w:rsidR="000C03D8" w:rsidRDefault="0094224D">
          <w:pPr>
            <w:pStyle w:val="TOC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14:paraId="7B3FA4CD" w14:textId="77777777" w:rsidR="000C03D8" w:rsidRDefault="0094224D">
          <w:pPr>
            <w:pStyle w:val="TOC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14:paraId="53A242DC" w14:textId="77777777" w:rsidR="000C03D8" w:rsidRDefault="0094224D">
          <w:pPr>
            <w:pStyle w:val="TOC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14:paraId="12EBCB77" w14:textId="77777777" w:rsidR="000C03D8" w:rsidRDefault="0094224D">
          <w:pPr>
            <w:pStyle w:val="TOC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14:paraId="7AE94A07" w14:textId="77777777" w:rsidR="000C03D8" w:rsidRDefault="0094224D">
          <w:pPr>
            <w:pStyle w:val="TOC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14:paraId="62C9D86A" w14:textId="77777777" w:rsidR="000C03D8" w:rsidRDefault="0094224D">
          <w:pPr>
            <w:pStyle w:val="TOC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14:paraId="74804DAB" w14:textId="77777777" w:rsidR="000C03D8" w:rsidRPr="000C03D8" w:rsidRDefault="000C03D8" w:rsidP="000C03D8">
          <w:pPr>
            <w:rPr>
              <w:b/>
              <w:bCs/>
            </w:rPr>
          </w:pPr>
          <w:r w:rsidRPr="000C03D8">
            <w:rPr>
              <w:b/>
              <w:bCs/>
            </w:rPr>
            <w:fldChar w:fldCharType="end"/>
          </w:r>
        </w:p>
      </w:sdtContent>
    </w:sdt>
    <w:p w14:paraId="7930A04A" w14:textId="77777777" w:rsidR="001C6A92" w:rsidRPr="000C03D8" w:rsidRDefault="008E395C" w:rsidP="000C03D8">
      <w:pPr>
        <w:pStyle w:val="Heading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14:paraId="59822ACC" w14:textId="77777777" w:rsidR="001C6A92" w:rsidRPr="000C03D8" w:rsidRDefault="001C6A92" w:rsidP="001A669B">
      <w:pPr>
        <w:spacing w:line="480" w:lineRule="auto"/>
        <w:jc w:val="both"/>
      </w:pPr>
    </w:p>
    <w:p w14:paraId="71B0ADF2" w14:textId="2935F0A3"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0B53A3">
        <w:rPr>
          <w:rFonts w:ascii="Times New Roman" w:hAnsi="Times New Roman" w:cs="Times New Roman"/>
          <w:sz w:val="24"/>
          <w:szCs w:val="24"/>
        </w:rPr>
        <w:t xml:space="preserve">zu erweitern. Dafür wurden </w:t>
      </w:r>
      <w:del w:id="1" w:author="Julius Welzel" w:date="2022-05-06T11:22:00Z">
        <w:r w:rsidR="000B53A3" w:rsidDel="009C4C84">
          <w:rPr>
            <w:rFonts w:ascii="Times New Roman" w:hAnsi="Times New Roman" w:cs="Times New Roman"/>
            <w:sz w:val="24"/>
            <w:szCs w:val="24"/>
          </w:rPr>
          <w:delText xml:space="preserve">die </w:delText>
        </w:r>
      </w:del>
      <w:ins w:id="2" w:author="Julius Welzel" w:date="2022-05-06T11:22:00Z">
        <w:r w:rsidR="009C4C84">
          <w:rPr>
            <w:rFonts w:ascii="Times New Roman" w:hAnsi="Times New Roman" w:cs="Times New Roman"/>
            <w:sz w:val="24"/>
            <w:szCs w:val="24"/>
          </w:rPr>
          <w:t>intraoperative</w:t>
        </w:r>
        <w:r w:rsidR="009C4C84">
          <w:rPr>
            <w:rFonts w:ascii="Times New Roman" w:hAnsi="Times New Roman" w:cs="Times New Roman"/>
            <w:sz w:val="24"/>
            <w:szCs w:val="24"/>
          </w:rPr>
          <w:t xml:space="preserve"> </w:t>
        </w:r>
      </w:ins>
      <w:r w:rsidR="000B53A3">
        <w:rPr>
          <w:rFonts w:ascii="Times New Roman" w:hAnsi="Times New Roman" w:cs="Times New Roman"/>
          <w:sz w:val="24"/>
          <w:szCs w:val="24"/>
        </w:rPr>
        <w:t>l</w:t>
      </w:r>
      <w:r w:rsidRPr="000C03D8">
        <w:rPr>
          <w:rFonts w:ascii="Times New Roman" w:hAnsi="Times New Roman" w:cs="Times New Roman"/>
          <w:sz w:val="24"/>
          <w:szCs w:val="24"/>
        </w:rPr>
        <w:t xml:space="preserve">okalen Feldpotentiale von 25 Patient*innen untersucht, die an Morbus Parkinson leiden und durch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 </w:t>
      </w:r>
      <w:del w:id="3" w:author="Julius Welzel" w:date="2022-05-06T11:23:00Z">
        <w:r w:rsidRPr="000C03D8" w:rsidDel="00F7282E">
          <w:rPr>
            <w:rFonts w:ascii="Times New Roman" w:hAnsi="Times New Roman" w:cs="Times New Roman"/>
            <w:sz w:val="24"/>
            <w:szCs w:val="24"/>
          </w:rPr>
          <w:delText>behandelt wurden</w:delText>
        </w:r>
      </w:del>
      <w:ins w:id="4" w:author="Julius Welzel" w:date="2022-05-06T11:23:00Z">
        <w:r w:rsidR="00F7282E">
          <w:rPr>
            <w:rFonts w:ascii="Times New Roman" w:hAnsi="Times New Roman" w:cs="Times New Roman"/>
            <w:sz w:val="24"/>
            <w:szCs w:val="24"/>
          </w:rPr>
          <w:t>bekommen</w:t>
        </w:r>
      </w:ins>
      <w:r w:rsidRPr="000C03D8">
        <w:rPr>
          <w:rFonts w:ascii="Times New Roman" w:hAnsi="Times New Roman" w:cs="Times New Roman"/>
          <w:sz w:val="24"/>
          <w:szCs w:val="24"/>
        </w:rPr>
        <w:t xml:space="preserve">. </w:t>
      </w:r>
      <w:r w:rsidR="00F57C8A" w:rsidRPr="000C03D8">
        <w:rPr>
          <w:rFonts w:ascii="Times New Roman" w:hAnsi="Times New Roman" w:cs="Times New Roman"/>
          <w:sz w:val="24"/>
          <w:szCs w:val="24"/>
        </w:rPr>
        <w:t xml:space="preserve">Durch einen Algorithmus, der die aperiodische von der periodischen Komponente trennt, konnten die neuronalen Oszillationen erstmals in diesem Forschungsbereich </w:t>
      </w:r>
      <w:del w:id="5" w:author="Julius Welzel" w:date="2022-05-06T11:24:00Z">
        <w:r w:rsidR="00F57C8A" w:rsidRPr="000C03D8" w:rsidDel="00F7282E">
          <w:rPr>
            <w:rFonts w:ascii="Times New Roman" w:hAnsi="Times New Roman" w:cs="Times New Roman"/>
            <w:sz w:val="24"/>
            <w:szCs w:val="24"/>
          </w:rPr>
          <w:delText xml:space="preserve">anhand </w:delText>
        </w:r>
      </w:del>
      <w:ins w:id="6" w:author="Julius Welzel" w:date="2022-05-06T11:24:00Z">
        <w:r w:rsidR="00F7282E">
          <w:rPr>
            <w:rFonts w:ascii="Times New Roman" w:hAnsi="Times New Roman" w:cs="Times New Roman"/>
            <w:sz w:val="24"/>
            <w:szCs w:val="24"/>
          </w:rPr>
          <w:t xml:space="preserve">mittels </w:t>
        </w:r>
      </w:ins>
      <w:r w:rsidR="00F57C8A" w:rsidRPr="000C03D8">
        <w:rPr>
          <w:rFonts w:ascii="Times New Roman" w:hAnsi="Times New Roman" w:cs="Times New Roman"/>
          <w:sz w:val="24"/>
          <w:szCs w:val="24"/>
        </w:rPr>
        <w:t>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w:t>
      </w:r>
      <w:ins w:id="7" w:author="Julius Welzel" w:date="2022-05-06T11:24:00Z">
        <w:r w:rsidR="00F7282E">
          <w:rPr>
            <w:rFonts w:ascii="Times New Roman" w:hAnsi="Times New Roman" w:cs="Times New Roman"/>
            <w:sz w:val="24"/>
            <w:szCs w:val="24"/>
          </w:rPr>
          <w:t xml:space="preserve">während der OP </w:t>
        </w:r>
      </w:ins>
      <w:r w:rsidR="001A669B" w:rsidRPr="000C03D8">
        <w:rPr>
          <w:rFonts w:ascii="Times New Roman" w:hAnsi="Times New Roman" w:cs="Times New Roman"/>
          <w:sz w:val="24"/>
          <w:szCs w:val="24"/>
        </w:rPr>
        <w:t xml:space="preserve">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14:paraId="220E14F4" w14:textId="77777777" w:rsidR="001C6A92" w:rsidRPr="000C03D8" w:rsidRDefault="001C6A92" w:rsidP="001C6A92">
      <w:pPr>
        <w:pStyle w:val="Heading1"/>
        <w:jc w:val="center"/>
        <w:rPr>
          <w:color w:val="auto"/>
        </w:rPr>
      </w:pPr>
      <w:r w:rsidRPr="000C03D8">
        <w:rPr>
          <w:color w:val="auto"/>
        </w:rPr>
        <w:br w:type="page"/>
      </w:r>
    </w:p>
    <w:p w14:paraId="114687D2" w14:textId="77777777" w:rsidR="0089781C" w:rsidRPr="000C03D8" w:rsidRDefault="00F9011C" w:rsidP="00337758">
      <w:pPr>
        <w:pStyle w:val="Heading1"/>
        <w:spacing w:line="480" w:lineRule="auto"/>
        <w:jc w:val="center"/>
        <w:rPr>
          <w:rFonts w:ascii="Times New Roman" w:hAnsi="Times New Roman" w:cs="Times New Roman"/>
          <w:b/>
          <w:color w:val="auto"/>
        </w:rPr>
      </w:pPr>
      <w:bookmarkStart w:id="8" w:name="_Toc102231149"/>
      <w:r w:rsidRPr="000C03D8">
        <w:rPr>
          <w:rFonts w:ascii="Times New Roman" w:hAnsi="Times New Roman" w:cs="Times New Roman"/>
          <w:b/>
          <w:color w:val="auto"/>
        </w:rPr>
        <w:lastRenderedPageBreak/>
        <w:t>1. Einleitung</w:t>
      </w:r>
      <w:bookmarkEnd w:id="8"/>
    </w:p>
    <w:p w14:paraId="59D53916" w14:textId="77777777"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14:paraId="63FBEADD" w14:textId="77777777" w:rsidR="00A11FF6" w:rsidRPr="000C03D8" w:rsidRDefault="000D188D" w:rsidP="00337758">
      <w:pPr>
        <w:pStyle w:val="Heading2"/>
        <w:spacing w:line="480" w:lineRule="auto"/>
        <w:jc w:val="both"/>
        <w:rPr>
          <w:rFonts w:ascii="Times New Roman" w:hAnsi="Times New Roman" w:cs="Times New Roman"/>
          <w:b/>
          <w:color w:val="auto"/>
          <w:sz w:val="28"/>
          <w:szCs w:val="28"/>
        </w:rPr>
      </w:pPr>
      <w:bookmarkStart w:id="9"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9"/>
    </w:p>
    <w:p w14:paraId="526E1360" w14:textId="77777777"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r w:rsidR="007B3B38" w:rsidRPr="000C03D8">
        <w:rPr>
          <w:rFonts w:ascii="Times New Roman" w:hAnsi="Times New Roman" w:cs="Times New Roman"/>
          <w:sz w:val="24"/>
          <w:szCs w:val="24"/>
        </w:rPr>
        <w:t xml:space="preserve">Bradykinesi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14:paraId="63EA23B6" w14:textId="77777777"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Diseas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 </w:t>
      </w:r>
      <w:commentRangeStart w:id="10"/>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Rahman et al., 2008)</w:t>
      </w:r>
      <w:r w:rsidRPr="000C03D8">
        <w:rPr>
          <w:rFonts w:ascii="Times New Roman" w:hAnsi="Times New Roman" w:cs="Times New Roman"/>
          <w:sz w:val="24"/>
          <w:szCs w:val="24"/>
        </w:rPr>
        <w:fldChar w:fldCharType="end"/>
      </w:r>
      <w:commentRangeEnd w:id="10"/>
      <w:r w:rsidR="00F7282E">
        <w:rPr>
          <w:rStyle w:val="CommentReference"/>
        </w:rPr>
        <w:commentReference w:id="10"/>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14:paraId="2868F527" w14:textId="77777777" w:rsidR="00E17EC6" w:rsidRPr="000C03D8" w:rsidRDefault="00403FCE" w:rsidP="00337758">
      <w:pPr>
        <w:pStyle w:val="Heading3"/>
        <w:spacing w:line="480" w:lineRule="auto"/>
        <w:jc w:val="both"/>
        <w:rPr>
          <w:rFonts w:ascii="Times New Roman" w:hAnsi="Times New Roman" w:cs="Times New Roman"/>
          <w:b/>
          <w:i/>
          <w:color w:val="auto"/>
        </w:rPr>
      </w:pPr>
      <w:bookmarkStart w:id="11" w:name="_Toc102231151"/>
      <w:r w:rsidRPr="000C03D8">
        <w:rPr>
          <w:rFonts w:ascii="Times New Roman" w:hAnsi="Times New Roman" w:cs="Times New Roman"/>
          <w:b/>
          <w:i/>
          <w:color w:val="auto"/>
        </w:rPr>
        <w:t>1.1.1 Motorische Symptome von Morbus Parkinson</w:t>
      </w:r>
      <w:bookmarkEnd w:id="11"/>
    </w:p>
    <w:p w14:paraId="5D91B28E" w14:textId="77777777"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r w:rsidR="00392EE0" w:rsidRPr="000C03D8">
        <w:rPr>
          <w:rFonts w:ascii="Times New Roman" w:hAnsi="Times New Roman" w:cs="Times New Roman"/>
          <w:sz w:val="24"/>
          <w:szCs w:val="24"/>
        </w:rPr>
        <w:t>Bradykinesie ist</w:t>
      </w:r>
      <w:r w:rsidR="006407F7" w:rsidRPr="000C03D8">
        <w:rPr>
          <w:rFonts w:ascii="Times New Roman" w:hAnsi="Times New Roman" w:cs="Times New Roman"/>
          <w:sz w:val="24"/>
          <w:szCs w:val="24"/>
        </w:rPr>
        <w:t xml:space="preserve"> in der Definition der MDS ein Übergriff für die eigentliche Bradykinesi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Bradykinesie als die Verlängerung der Zeit beschrieben, die zwischen dem Beginn und der Vollendung einer willkürlichen Bewegung vergeht. </w:t>
      </w:r>
      <w:r w:rsidR="00E006EC" w:rsidRPr="000C03D8">
        <w:rPr>
          <w:rFonts w:ascii="Times New Roman" w:hAnsi="Times New Roman" w:cs="Times New Roman"/>
          <w:sz w:val="24"/>
          <w:szCs w:val="24"/>
        </w:rPr>
        <w:t>Als weitere Merkmale der Bradykinesi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lastRenderedPageBreak/>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14:paraId="397BE62D" w14:textId="77777777"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14:paraId="613A1819" w14:textId="77777777"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14:paraId="0CBB696D" w14:textId="77777777"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14:paraId="0CC8351F" w14:textId="77777777"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14:paraId="77AA946A" w14:textId="77777777" w:rsidR="00403FCE" w:rsidRPr="000C03D8" w:rsidRDefault="006132A0" w:rsidP="00337758">
      <w:pPr>
        <w:pStyle w:val="Heading3"/>
        <w:spacing w:line="480" w:lineRule="auto"/>
        <w:jc w:val="both"/>
        <w:rPr>
          <w:rFonts w:ascii="Times New Roman" w:hAnsi="Times New Roman" w:cs="Times New Roman"/>
          <w:b/>
          <w:i/>
          <w:color w:val="auto"/>
        </w:rPr>
      </w:pPr>
      <w:bookmarkStart w:id="12" w:name="_Toc102231152"/>
      <w:r w:rsidRPr="000C03D8">
        <w:rPr>
          <w:rFonts w:ascii="Times New Roman" w:hAnsi="Times New Roman" w:cs="Times New Roman"/>
          <w:b/>
          <w:i/>
          <w:color w:val="auto"/>
        </w:rPr>
        <w:t>1.1.2 Nicht-motorische Symptome von Morbus Parkinson</w:t>
      </w:r>
      <w:bookmarkEnd w:id="12"/>
    </w:p>
    <w:p w14:paraId="660CA283" w14:textId="77777777"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14:paraId="0DC36D1C" w14:textId="77777777"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Fatigue, </w:t>
      </w:r>
      <w:r w:rsidR="003A42A8" w:rsidRPr="000C03D8">
        <w:rPr>
          <w:rFonts w:ascii="Times New Roman" w:hAnsi="Times New Roman" w:cs="Times New Roman"/>
          <w:sz w:val="24"/>
          <w:szCs w:val="24"/>
        </w:rPr>
        <w:t xml:space="preserve">milde kognitive Einschränkungen, Schmerz, Apathie, urologische Symptome, orthostatisch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14:paraId="1D3D85C5" w14:textId="77777777"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14:paraId="5C418BB0" w14:textId="77777777" w:rsidR="000D188D" w:rsidRPr="000C03D8" w:rsidRDefault="000D188D" w:rsidP="00337758">
      <w:pPr>
        <w:pStyle w:val="Heading2"/>
        <w:spacing w:line="480" w:lineRule="auto"/>
        <w:jc w:val="both"/>
        <w:rPr>
          <w:rFonts w:ascii="Times New Roman" w:hAnsi="Times New Roman" w:cs="Times New Roman"/>
          <w:b/>
          <w:color w:val="auto"/>
          <w:sz w:val="28"/>
          <w:szCs w:val="28"/>
        </w:rPr>
      </w:pPr>
      <w:bookmarkStart w:id="13"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13"/>
    </w:p>
    <w:p w14:paraId="5998D6D2" w14:textId="77777777"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reits seit 1919 ist es bekannt, dass ein Abbau von Zellen in der Substantia Nigra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Heutzutage gilt der Verlust von pigmentierten dopaminergen Neuronen in bestimmten Bereichen der Substantia Nigra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dopaminergen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Bloem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Dopaminausschüttung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14:paraId="5776281B" w14:textId="77777777"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Substantia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chen Bereich des Striatum</w:t>
      </w:r>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Substantia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wird dadurch der hemmende Einfluss des Striatum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Substantia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Substantia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Striatum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externus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Substantia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14:paraId="6AED6A46" w14:textId="77777777"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Bradykinesi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dopaminergen Neuronen in der Substantia Nigra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Striatum führen durch die beschriebenen Mechanismen zu einem Ungleichgewicht zwischen der direkten und der indirekten Verbindung in den Basalganglien und dadurch zu Bradykinesi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Bradykinesi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Bradykinesi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Dopaminverlust im Striatum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Bradykinesi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Bradykinesi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14:paraId="3112F0CC" w14:textId="77777777" w:rsidR="006045B8" w:rsidRPr="000C03D8" w:rsidRDefault="006045B8" w:rsidP="00337758">
      <w:pPr>
        <w:pStyle w:val="Heading2"/>
        <w:spacing w:line="480" w:lineRule="auto"/>
        <w:jc w:val="both"/>
        <w:rPr>
          <w:rFonts w:ascii="Times New Roman" w:hAnsi="Times New Roman" w:cs="Times New Roman"/>
          <w:b/>
          <w:color w:val="auto"/>
          <w:sz w:val="28"/>
          <w:szCs w:val="28"/>
        </w:rPr>
      </w:pPr>
      <w:bookmarkStart w:id="14" w:name="_Toc102231154"/>
      <w:r w:rsidRPr="000C03D8">
        <w:rPr>
          <w:rFonts w:ascii="Times New Roman" w:hAnsi="Times New Roman" w:cs="Times New Roman"/>
          <w:b/>
          <w:color w:val="auto"/>
          <w:sz w:val="28"/>
          <w:szCs w:val="28"/>
        </w:rPr>
        <w:t>1.3 Behandlung von Morbus Parkinson</w:t>
      </w:r>
      <w:bookmarkEnd w:id="14"/>
    </w:p>
    <w:p w14:paraId="3EAC9535" w14:textId="77777777" w:rsidR="0092475B" w:rsidRPr="000C03D8" w:rsidRDefault="0092475B" w:rsidP="00337758">
      <w:pPr>
        <w:pStyle w:val="Heading3"/>
        <w:spacing w:line="480" w:lineRule="auto"/>
        <w:jc w:val="both"/>
        <w:rPr>
          <w:rFonts w:ascii="Times New Roman" w:hAnsi="Times New Roman" w:cs="Times New Roman"/>
          <w:b/>
          <w:i/>
          <w:color w:val="auto"/>
        </w:rPr>
      </w:pPr>
      <w:bookmarkStart w:id="15" w:name="_Toc102231155"/>
      <w:r w:rsidRPr="000C03D8">
        <w:rPr>
          <w:rFonts w:ascii="Times New Roman" w:hAnsi="Times New Roman" w:cs="Times New Roman"/>
          <w:b/>
          <w:i/>
          <w:color w:val="auto"/>
        </w:rPr>
        <w:t>1.3.1 Medikamentöse Behandlung</w:t>
      </w:r>
      <w:bookmarkEnd w:id="15"/>
    </w:p>
    <w:p w14:paraId="7DE4D696" w14:textId="77777777"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Striatum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Zugabe von Levodopa, der Vorstufe von Dopamin, ausgeglichen und kontrolliert.</w:t>
      </w:r>
      <w:r w:rsidR="00267210" w:rsidRPr="000C03D8">
        <w:rPr>
          <w:rFonts w:ascii="Times New Roman" w:hAnsi="Times New Roman" w:cs="Times New Roman"/>
          <w:sz w:val="24"/>
          <w:szCs w:val="24"/>
        </w:rPr>
        <w:t xml:space="preserve"> Die medikamentöse Behandlung mit Levodopa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Levodopa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14:paraId="4F092B82" w14:textId="77777777"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dopaminergen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Allerdings löst die Behandlung mit Levodopa langfristig neue Bewegungsstörungen und Dys</w:t>
      </w:r>
      <w:r w:rsidR="00D556BB" w:rsidRPr="000C03D8">
        <w:rPr>
          <w:rFonts w:ascii="Times New Roman" w:hAnsi="Times New Roman" w:cs="Times New Roman"/>
          <w:sz w:val="24"/>
          <w:szCs w:val="24"/>
        </w:rPr>
        <w:t xml:space="preserve">kinesien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dopaminergen Medikamenten von allen Faktoren den drittgrößten Einfluss auf die Verringerung der Lebensqualität haben (Gomez-Esteban et al., 2007). Auch die Anzahl der Jahre, in denen Levodopa genommen wurde, hatte einen negativen Zusammenhang mit der Lebensqualität, allerdings einen geringeren. </w:t>
      </w:r>
    </w:p>
    <w:p w14:paraId="2DD6ED2C" w14:textId="77777777" w:rsidR="0092475B" w:rsidRPr="000C03D8" w:rsidRDefault="0092475B" w:rsidP="00337758">
      <w:pPr>
        <w:pStyle w:val="Heading3"/>
        <w:spacing w:line="480" w:lineRule="auto"/>
        <w:jc w:val="both"/>
        <w:rPr>
          <w:rFonts w:ascii="Times New Roman" w:hAnsi="Times New Roman" w:cs="Times New Roman"/>
          <w:b/>
          <w:i/>
          <w:color w:val="auto"/>
        </w:rPr>
      </w:pPr>
      <w:bookmarkStart w:id="16" w:name="_Toc102231156"/>
      <w:r w:rsidRPr="000C03D8">
        <w:rPr>
          <w:rFonts w:ascii="Times New Roman" w:hAnsi="Times New Roman" w:cs="Times New Roman"/>
          <w:b/>
          <w:i/>
          <w:color w:val="auto"/>
        </w:rPr>
        <w:t>1.3.2 Tiefe Hirnstimulation</w:t>
      </w:r>
      <w:bookmarkEnd w:id="16"/>
    </w:p>
    <w:p w14:paraId="29558DBF" w14:textId="77777777"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 xml:space="preserve">e eine Läsion </w:t>
      </w:r>
      <w:commentRangeStart w:id="17"/>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commentRangeEnd w:id="17"/>
      <w:r w:rsidR="001C3563">
        <w:rPr>
          <w:rStyle w:val="CommentReference"/>
        </w:rPr>
        <w:commentReference w:id="17"/>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Dyskinesien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14:paraId="522BAD48" w14:textId="77777777"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Da die Verringerung der Symptomatik bei der Behandlung mit THS und der Behandlung mit Levodopa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dopaminerger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Patient*innen mit Morbus Parkinson sehr gut auf Levodopa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14:paraId="70A37546" w14:textId="77777777"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oszillatorisch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14:paraId="49D701A1" w14:textId="77777777" w:rsidR="0092475B" w:rsidRPr="000C03D8" w:rsidRDefault="00094EA7" w:rsidP="00337758">
      <w:pPr>
        <w:pStyle w:val="Heading3"/>
        <w:spacing w:line="480" w:lineRule="auto"/>
        <w:jc w:val="both"/>
        <w:rPr>
          <w:rFonts w:ascii="Times New Roman" w:hAnsi="Times New Roman" w:cs="Times New Roman"/>
          <w:b/>
          <w:i/>
          <w:color w:val="auto"/>
        </w:rPr>
      </w:pPr>
      <w:bookmarkStart w:id="18"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18"/>
    </w:p>
    <w:p w14:paraId="5866596D" w14:textId="77777777"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oszillatorisch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14:paraId="69817F90" w14:textId="77777777"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er root-</w:t>
      </w:r>
      <w:proofErr w:type="spellStart"/>
      <w:r w:rsidR="00C33B2D" w:rsidRPr="000C03D8">
        <w:rPr>
          <w:rFonts w:ascii="Times New Roman" w:hAnsi="Times New Roman" w:cs="Times New Roman"/>
          <w:sz w:val="24"/>
          <w:szCs w:val="24"/>
        </w:rPr>
        <w:t>mean</w:t>
      </w:r>
      <w:proofErr w:type="spellEnd"/>
      <w:r w:rsidR="00C33B2D" w:rsidRPr="000C03D8">
        <w:rPr>
          <w:rFonts w:ascii="Times New Roman" w:hAnsi="Times New Roman" w:cs="Times New Roman"/>
          <w:sz w:val="24"/>
          <w:szCs w:val="24"/>
        </w:rPr>
        <w:t>-</w:t>
      </w:r>
      <w:proofErr w:type="spellStart"/>
      <w:r w:rsidR="00C33B2D" w:rsidRPr="000C03D8">
        <w:rPr>
          <w:rFonts w:ascii="Times New Roman" w:hAnsi="Times New Roman" w:cs="Times New Roman"/>
          <w:sz w:val="24"/>
          <w:szCs w:val="24"/>
        </w:rPr>
        <w:t>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14:paraId="2807B6C4" w14:textId="77777777"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s ist bekannt, dass sich der sensomotorische Bereich des STK im dorsolateralen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14:paraId="4AFB55EB" w14:textId="77777777" w:rsidR="00087CA9" w:rsidRPr="000C03D8" w:rsidRDefault="00545DE5" w:rsidP="00337758">
      <w:pPr>
        <w:pStyle w:val="Heading2"/>
        <w:spacing w:line="480" w:lineRule="auto"/>
        <w:jc w:val="both"/>
        <w:rPr>
          <w:rFonts w:ascii="Times New Roman" w:hAnsi="Times New Roman" w:cs="Times New Roman"/>
          <w:b/>
          <w:color w:val="auto"/>
          <w:sz w:val="28"/>
          <w:szCs w:val="28"/>
        </w:rPr>
      </w:pPr>
      <w:bookmarkStart w:id="19" w:name="_Toc102231158"/>
      <w:r w:rsidRPr="000C03D8">
        <w:rPr>
          <w:rFonts w:ascii="Times New Roman" w:hAnsi="Times New Roman" w:cs="Times New Roman"/>
          <w:b/>
          <w:color w:val="auto"/>
          <w:sz w:val="28"/>
          <w:szCs w:val="28"/>
        </w:rPr>
        <w:t>1.4 Versuchsidee</w:t>
      </w:r>
      <w:bookmarkEnd w:id="19"/>
    </w:p>
    <w:p w14:paraId="271BF49C" w14:textId="77777777"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F209E7" w:rsidRPr="000C03D8">
        <w:rPr>
          <w:rFonts w:ascii="Times New Roman" w:hAnsi="Times New Roman" w:cs="Times New Roman"/>
          <w:sz w:val="24"/>
          <w:szCs w:val="24"/>
        </w:rPr>
        <w:t>scht. Auch wenn d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Betabandes innerhalb des dorsolateralen Bereichs des STK bere</w:t>
      </w:r>
      <w:r w:rsidR="004F0C78" w:rsidRPr="000C03D8">
        <w:rPr>
          <w:rFonts w:ascii="Times New Roman" w:hAnsi="Times New Roman" w:cs="Times New Roman"/>
          <w:sz w:val="24"/>
          <w:szCs w:val="24"/>
        </w:rPr>
        <w:t xml:space="preserve">its nachgewiesen ist, sind die </w:t>
      </w:r>
      <w:commentRangeStart w:id="20"/>
      <w:r w:rsidR="004F0C78" w:rsidRPr="000C03D8">
        <w:rPr>
          <w:rFonts w:ascii="Times New Roman" w:hAnsi="Times New Roman" w:cs="Times New Roman"/>
          <w:sz w:val="24"/>
          <w:szCs w:val="24"/>
        </w:rPr>
        <w:t>meisten</w:t>
      </w:r>
      <w:r w:rsidR="00C648A4" w:rsidRPr="000C03D8">
        <w:rPr>
          <w:rFonts w:ascii="Times New Roman" w:hAnsi="Times New Roman" w:cs="Times New Roman"/>
          <w:sz w:val="24"/>
          <w:szCs w:val="24"/>
        </w:rPr>
        <w:t xml:space="preserve"> Befunde nicht einheitlich</w:t>
      </w:r>
      <w:commentRangeEnd w:id="20"/>
      <w:r w:rsidR="00010D06">
        <w:rPr>
          <w:rStyle w:val="CommentReference"/>
        </w:rPr>
        <w:commentReference w:id="20"/>
      </w:r>
      <w:r w:rsidR="00C648A4" w:rsidRPr="000C03D8">
        <w:rPr>
          <w:rFonts w:ascii="Times New Roman" w:hAnsi="Times New Roman" w:cs="Times New Roman"/>
          <w:sz w:val="24"/>
          <w:szCs w:val="24"/>
        </w:rPr>
        <w:t>. Es scheint jedoch übergreifend nachgewiesen zu sein,</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14:paraId="7683CF26" w14:textId="6FE7F8C9"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5C5E" w:rsidRPr="000C03D8">
        <w:rPr>
          <w:rFonts w:ascii="Times New Roman" w:hAnsi="Times New Roman" w:cs="Times New Roman"/>
          <w:sz w:val="24"/>
          <w:szCs w:val="24"/>
        </w:rPr>
        <w:t xml:space="preserve"> haben </w:t>
      </w:r>
      <w:del w:id="21" w:author="Julius Welzel" w:date="2022-05-06T11:47:00Z">
        <w:r w:rsidR="00325C5E" w:rsidRPr="000C03D8" w:rsidDel="00010D06">
          <w:rPr>
            <w:rFonts w:ascii="Times New Roman" w:hAnsi="Times New Roman" w:cs="Times New Roman"/>
            <w:sz w:val="24"/>
            <w:szCs w:val="24"/>
          </w:rPr>
          <w:delText xml:space="preserve">mit </w:delText>
        </w:r>
      </w:del>
      <w:ins w:id="22" w:author="Julius Welzel" w:date="2022-05-06T11:47:00Z">
        <w:r w:rsidR="00010D06">
          <w:rPr>
            <w:rFonts w:ascii="Times New Roman" w:hAnsi="Times New Roman" w:cs="Times New Roman"/>
            <w:sz w:val="24"/>
            <w:szCs w:val="24"/>
          </w:rPr>
          <w:t>die Effekte von</w:t>
        </w:r>
        <w:r w:rsidR="00010D06" w:rsidRPr="000C03D8">
          <w:rPr>
            <w:rFonts w:ascii="Times New Roman" w:hAnsi="Times New Roman" w:cs="Times New Roman"/>
            <w:sz w:val="24"/>
            <w:szCs w:val="24"/>
          </w:rPr>
          <w:t xml:space="preserve"> </w:t>
        </w:r>
      </w:ins>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 xml:space="preserve">-loop THS </w:t>
      </w:r>
      <w:proofErr w:type="gramStart"/>
      <w:r w:rsidR="00325C5E" w:rsidRPr="000C03D8">
        <w:rPr>
          <w:rFonts w:ascii="Times New Roman" w:hAnsi="Times New Roman" w:cs="Times New Roman"/>
          <w:sz w:val="24"/>
          <w:szCs w:val="24"/>
        </w:rPr>
        <w:t>bei Patient</w:t>
      </w:r>
      <w:proofErr w:type="gramEnd"/>
      <w:r w:rsidR="00325C5E" w:rsidRPr="000C03D8">
        <w:rPr>
          <w:rFonts w:ascii="Times New Roman" w:hAnsi="Times New Roman" w:cs="Times New Roman"/>
          <w:sz w:val="24"/>
          <w:szCs w:val="24"/>
        </w:rPr>
        <w:t xml:space="preserve">*innen mit essentiellem Tremor </w:t>
      </w:r>
      <w:commentRangeStart w:id="23"/>
      <w:del w:id="24" w:author="Julius Welzel" w:date="2022-05-06T11:46:00Z">
        <w:r w:rsidR="00325C5E" w:rsidRPr="000C03D8" w:rsidDel="00010D06">
          <w:rPr>
            <w:rFonts w:ascii="Times New Roman" w:hAnsi="Times New Roman" w:cs="Times New Roman"/>
            <w:sz w:val="24"/>
            <w:szCs w:val="24"/>
          </w:rPr>
          <w:delText>experimentiert</w:delText>
        </w:r>
        <w:commentRangeEnd w:id="23"/>
        <w:r w:rsidR="00010D06" w:rsidDel="00010D06">
          <w:rPr>
            <w:rStyle w:val="CommentReference"/>
          </w:rPr>
          <w:commentReference w:id="23"/>
        </w:r>
      </w:del>
      <w:ins w:id="25" w:author="Julius Welzel" w:date="2022-05-06T11:46:00Z">
        <w:r w:rsidR="00010D06">
          <w:rPr>
            <w:rFonts w:ascii="Times New Roman" w:hAnsi="Times New Roman" w:cs="Times New Roman"/>
            <w:sz w:val="24"/>
            <w:szCs w:val="24"/>
          </w:rPr>
          <w:t>u</w:t>
        </w:r>
      </w:ins>
      <w:ins w:id="26" w:author="Julius Welzel" w:date="2022-05-06T11:47:00Z">
        <w:r w:rsidR="00010D06">
          <w:rPr>
            <w:rFonts w:ascii="Times New Roman" w:hAnsi="Times New Roman" w:cs="Times New Roman"/>
            <w:sz w:val="24"/>
            <w:szCs w:val="24"/>
          </w:rPr>
          <w:t>ntersucht</w:t>
        </w:r>
      </w:ins>
      <w:r w:rsidR="00325C5E" w:rsidRPr="000C03D8">
        <w:rPr>
          <w:rFonts w:ascii="Times New Roman" w:hAnsi="Times New Roman" w:cs="Times New Roman"/>
          <w:sz w:val="24"/>
          <w:szCs w:val="24"/>
        </w:rPr>
        <w:t xml:space="preserve">. Dafür konnte eine kortikale Elektrode </w:t>
      </w:r>
      <w:ins w:id="27" w:author="Julius Welzel" w:date="2022-05-06T11:48:00Z">
        <w:r w:rsidR="00010D06">
          <w:rPr>
            <w:rFonts w:ascii="Times New Roman" w:hAnsi="Times New Roman" w:cs="Times New Roman"/>
            <w:sz w:val="24"/>
            <w:szCs w:val="24"/>
          </w:rPr>
          <w:t xml:space="preserve">im </w:t>
        </w:r>
        <w:proofErr w:type="spellStart"/>
        <w:r w:rsidR="00BE13C1">
          <w:rPr>
            <w:rFonts w:ascii="Times New Roman" w:hAnsi="Times New Roman" w:cs="Times New Roman"/>
            <w:sz w:val="24"/>
            <w:szCs w:val="24"/>
          </w:rPr>
          <w:t>pre</w:t>
        </w:r>
        <w:proofErr w:type="spellEnd"/>
        <w:r w:rsidR="00BE13C1">
          <w:rPr>
            <w:rFonts w:ascii="Times New Roman" w:hAnsi="Times New Roman" w:cs="Times New Roman"/>
            <w:sz w:val="24"/>
            <w:szCs w:val="24"/>
          </w:rPr>
          <w:t xml:space="preserve"> und post-zentralen Gyrus </w:t>
        </w:r>
      </w:ins>
      <w:r w:rsidR="00325C5E" w:rsidRPr="000C03D8">
        <w:rPr>
          <w:rFonts w:ascii="Times New Roman" w:hAnsi="Times New Roman" w:cs="Times New Roman"/>
          <w:sz w:val="24"/>
          <w:szCs w:val="24"/>
        </w:rPr>
        <w:t xml:space="preserve">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w:t>
      </w:r>
      <w:r w:rsidR="006F1E21" w:rsidRPr="000C03D8">
        <w:rPr>
          <w:rFonts w:ascii="Times New Roman" w:hAnsi="Times New Roman" w:cs="Times New Roman"/>
          <w:sz w:val="24"/>
          <w:szCs w:val="24"/>
        </w:rPr>
        <w:lastRenderedPageBreak/>
        <w:t>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6E72EA">
        <w:rPr>
          <w:rFonts w:ascii="Times New Roman" w:hAnsi="Times New Roman" w:cs="Times New Roman"/>
          <w:sz w:val="24"/>
          <w:szCs w:val="24"/>
        </w:rPr>
        <w:t xml:space="preserve">Art und Weise, bei der </w:t>
      </w:r>
      <w:proofErr w:type="spellStart"/>
      <w:r w:rsidR="006E72EA">
        <w:rPr>
          <w:rFonts w:ascii="Times New Roman" w:hAnsi="Times New Roman" w:cs="Times New Roman"/>
          <w:sz w:val="24"/>
          <w:szCs w:val="24"/>
        </w:rPr>
        <w:t>Stimmulationse</w:t>
      </w:r>
      <w:r w:rsidR="005B2AEA" w:rsidRPr="000C03D8">
        <w:rPr>
          <w:rFonts w:ascii="Times New Roman" w:hAnsi="Times New Roman" w:cs="Times New Roman"/>
          <w:sz w:val="24"/>
          <w:szCs w:val="24"/>
        </w:rPr>
        <w:t>nergie</w:t>
      </w:r>
      <w:proofErr w:type="spellEnd"/>
      <w:r w:rsidR="005B2AEA" w:rsidRPr="000C03D8">
        <w:rPr>
          <w:rFonts w:ascii="Times New Roman" w:hAnsi="Times New Roman" w:cs="Times New Roman"/>
          <w:sz w:val="24"/>
          <w:szCs w:val="24"/>
        </w:rPr>
        <w:t xml:space="preserv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14:paraId="39AED3C6" w14:textId="77777777"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 xml:space="preserve">des Gehirns und der jeweiligen </w:t>
      </w:r>
      <w:commentRangeStart w:id="28"/>
      <w:r w:rsidR="00626AE7" w:rsidRPr="000C03D8">
        <w:rPr>
          <w:rFonts w:ascii="Times New Roman" w:hAnsi="Times New Roman" w:cs="Times New Roman"/>
          <w:sz w:val="24"/>
          <w:szCs w:val="24"/>
        </w:rPr>
        <w:t>Zielposition</w:t>
      </w:r>
      <w:commentRangeEnd w:id="28"/>
      <w:r w:rsidR="00BE13C1">
        <w:rPr>
          <w:rStyle w:val="CommentReference"/>
        </w:rPr>
        <w:commentReference w:id="28"/>
      </w:r>
      <w:r w:rsidR="00956D07"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w:t>
      </w:r>
      <w:r w:rsidR="009563DC" w:rsidRPr="000C03D8">
        <w:rPr>
          <w:rFonts w:ascii="Times New Roman" w:hAnsi="Times New Roman" w:cs="Times New Roman"/>
          <w:sz w:val="24"/>
          <w:szCs w:val="24"/>
        </w:rPr>
        <w:lastRenderedPageBreak/>
        <w:t>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14:paraId="02FF2D39" w14:textId="77777777"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14:paraId="12769277" w14:textId="77777777"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14:paraId="69DD9FE5" w14:textId="77777777"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behavioralen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lastRenderedPageBreak/>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14:paraId="764BFBAA" w14:textId="77777777"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14:paraId="5C02A30A" w14:textId="77777777"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14:paraId="6C35A141" w14:textId="77777777"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Koirala et al., 2020).</w:t>
      </w:r>
    </w:p>
    <w:p w14:paraId="607826A9" w14:textId="77777777"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14:paraId="7C6FF888" w14:textId="77777777" w:rsidR="00857609" w:rsidRPr="000C03D8" w:rsidRDefault="00966214" w:rsidP="00337758">
      <w:pPr>
        <w:pStyle w:val="Heading1"/>
        <w:spacing w:line="480" w:lineRule="auto"/>
        <w:jc w:val="center"/>
        <w:rPr>
          <w:rFonts w:ascii="Times New Roman" w:hAnsi="Times New Roman" w:cs="Times New Roman"/>
          <w:b/>
          <w:color w:val="auto"/>
        </w:rPr>
      </w:pPr>
      <w:bookmarkStart w:id="29" w:name="_Toc102231159"/>
      <w:r w:rsidRPr="000C03D8">
        <w:rPr>
          <w:rFonts w:ascii="Times New Roman" w:hAnsi="Times New Roman" w:cs="Times New Roman"/>
          <w:b/>
          <w:color w:val="auto"/>
        </w:rPr>
        <w:t>2. Methoden</w:t>
      </w:r>
      <w:bookmarkEnd w:id="29"/>
    </w:p>
    <w:p w14:paraId="6E9E831F" w14:textId="77777777" w:rsidR="00465D1F" w:rsidRPr="000C03D8" w:rsidRDefault="00857609" w:rsidP="00337758">
      <w:pPr>
        <w:pStyle w:val="Heading2"/>
        <w:spacing w:line="480" w:lineRule="auto"/>
        <w:jc w:val="both"/>
        <w:rPr>
          <w:rFonts w:ascii="Times New Roman" w:hAnsi="Times New Roman" w:cs="Times New Roman"/>
          <w:b/>
          <w:color w:val="auto"/>
          <w:sz w:val="28"/>
          <w:szCs w:val="28"/>
        </w:rPr>
      </w:pPr>
      <w:bookmarkStart w:id="30" w:name="_Toc102231160"/>
      <w:r w:rsidRPr="000C03D8">
        <w:rPr>
          <w:rFonts w:ascii="Times New Roman" w:hAnsi="Times New Roman" w:cs="Times New Roman"/>
          <w:b/>
          <w:color w:val="auto"/>
          <w:sz w:val="28"/>
          <w:szCs w:val="28"/>
        </w:rPr>
        <w:t>2.1 Stichprobe</w:t>
      </w:r>
      <w:bookmarkEnd w:id="30"/>
      <w:r w:rsidR="00966214" w:rsidRPr="000C03D8">
        <w:rPr>
          <w:rFonts w:ascii="Times New Roman" w:hAnsi="Times New Roman" w:cs="Times New Roman"/>
          <w:b/>
          <w:color w:val="auto"/>
          <w:sz w:val="28"/>
          <w:szCs w:val="28"/>
        </w:rPr>
        <w:t xml:space="preserve"> </w:t>
      </w:r>
    </w:p>
    <w:p w14:paraId="52193712" w14:textId="77777777" w:rsidR="00857609"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14:paraId="2C627C4A" w14:textId="77777777" w:rsidR="00966214" w:rsidRPr="000C03D8" w:rsidRDefault="00857609" w:rsidP="00337758">
      <w:pPr>
        <w:pStyle w:val="Heading2"/>
        <w:spacing w:line="480" w:lineRule="auto"/>
        <w:jc w:val="both"/>
        <w:rPr>
          <w:rFonts w:ascii="Times New Roman" w:hAnsi="Times New Roman" w:cs="Times New Roman"/>
          <w:b/>
          <w:color w:val="auto"/>
          <w:sz w:val="28"/>
          <w:szCs w:val="28"/>
        </w:rPr>
      </w:pPr>
      <w:bookmarkStart w:id="31"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31"/>
    </w:p>
    <w:p w14:paraId="5946F90D" w14:textId="77777777" w:rsidR="00D21565" w:rsidRPr="000C03D8" w:rsidRDefault="006B7C36" w:rsidP="00337758">
      <w:pPr>
        <w:spacing w:line="480" w:lineRule="auto"/>
        <w:ind w:firstLine="708"/>
        <w:jc w:val="both"/>
        <w:rPr>
          <w:rFonts w:ascii="Times New Roman" w:hAnsi="Times New Roman" w:cs="Times New Roman"/>
          <w:sz w:val="24"/>
          <w:szCs w:val="24"/>
        </w:rPr>
      </w:pPr>
      <w:proofErr w:type="gramStart"/>
      <w:r w:rsidRPr="000C03D8">
        <w:rPr>
          <w:rFonts w:ascii="Times New Roman" w:hAnsi="Times New Roman" w:cs="Times New Roman"/>
          <w:sz w:val="24"/>
          <w:szCs w:val="24"/>
        </w:rPr>
        <w:t>Pro Patient</w:t>
      </w:r>
      <w:proofErr w:type="gramEnd"/>
      <w:r w:rsidRPr="000C03D8">
        <w:rPr>
          <w:rFonts w:ascii="Times New Roman" w:hAnsi="Times New Roman" w:cs="Times New Roman"/>
          <w:sz w:val="24"/>
          <w:szCs w:val="24"/>
        </w:rPr>
        <w:t xml:space="preserve">*in sind 38 bis 153 </w:t>
      </w:r>
      <w:commentRangeStart w:id="32"/>
      <w:r w:rsidRPr="000C03D8">
        <w:rPr>
          <w:rFonts w:ascii="Times New Roman" w:hAnsi="Times New Roman" w:cs="Times New Roman"/>
          <w:sz w:val="24"/>
          <w:szCs w:val="24"/>
        </w:rPr>
        <w:t xml:space="preserve">Momentaufnahmen </w:t>
      </w:r>
      <w:commentRangeEnd w:id="32"/>
      <w:r w:rsidR="00BE13C1">
        <w:rPr>
          <w:rStyle w:val="CommentReference"/>
        </w:rPr>
        <w:commentReference w:id="32"/>
      </w:r>
      <w:r w:rsidRPr="000C03D8">
        <w:rPr>
          <w:rFonts w:ascii="Times New Roman" w:hAnsi="Times New Roman" w:cs="Times New Roman"/>
          <w:sz w:val="24"/>
          <w:szCs w:val="24"/>
        </w:rPr>
        <w:t>vorhanden, die während der Operation von Testelektroden aufgezeichnet wurden. J</w:t>
      </w:r>
      <w:r w:rsidR="00AE35F8" w:rsidRPr="000C03D8">
        <w:rPr>
          <w:rFonts w:ascii="Times New Roman" w:hAnsi="Times New Roman" w:cs="Times New Roman"/>
          <w:sz w:val="24"/>
          <w:szCs w:val="24"/>
        </w:rPr>
        <w:t>ede Momentaufnahme</w:t>
      </w:r>
      <w:r w:rsidR="001F678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enthält </w:t>
      </w:r>
      <w:r w:rsidR="001F6781" w:rsidRPr="000C03D8">
        <w:rPr>
          <w:rFonts w:ascii="Times New Roman" w:hAnsi="Times New Roman" w:cs="Times New Roman"/>
          <w:sz w:val="24"/>
          <w:szCs w:val="24"/>
        </w:rPr>
        <w:t>das elektrische</w:t>
      </w:r>
      <w:r w:rsidR="00AE35F8" w:rsidRPr="000C03D8">
        <w:rPr>
          <w:rFonts w:ascii="Times New Roman" w:hAnsi="Times New Roman" w:cs="Times New Roman"/>
          <w:sz w:val="24"/>
          <w:szCs w:val="24"/>
        </w:rPr>
        <w:t xml:space="preserve"> </w:t>
      </w:r>
      <w:r w:rsidR="00AE35F8" w:rsidRPr="000C03D8">
        <w:rPr>
          <w:rFonts w:ascii="Times New Roman" w:hAnsi="Times New Roman" w:cs="Times New Roman"/>
          <w:sz w:val="24"/>
          <w:szCs w:val="24"/>
        </w:rPr>
        <w:lastRenderedPageBreak/>
        <w:t>Signal einer bestimmten Elektrodenposition.</w:t>
      </w:r>
      <w:r w:rsidR="001F6781" w:rsidRPr="000C03D8">
        <w:rPr>
          <w:rFonts w:ascii="Times New Roman" w:hAnsi="Times New Roman" w:cs="Times New Roman"/>
          <w:sz w:val="24"/>
          <w:szCs w:val="24"/>
        </w:rPr>
        <w:t xml:space="preserve"> Neben den Rohdaten befinden sich in den </w:t>
      </w:r>
      <w:r w:rsidR="005A5DA1">
        <w:rPr>
          <w:rFonts w:ascii="Times New Roman" w:hAnsi="Times New Roman" w:cs="Times New Roman"/>
          <w:sz w:val="24"/>
          <w:szCs w:val="24"/>
        </w:rPr>
        <w:br/>
      </w:r>
      <w:r w:rsidR="001F6781" w:rsidRPr="000C03D8">
        <w:rPr>
          <w:rFonts w:ascii="Times New Roman" w:hAnsi="Times New Roman" w:cs="Times New Roman"/>
          <w:sz w:val="24"/>
          <w:szCs w:val="24"/>
        </w:rPr>
        <w:t xml:space="preserve">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anterior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14:paraId="12CD3D38" w14:textId="77777777" w:rsidR="0023392E" w:rsidRPr="000C03D8" w:rsidRDefault="00857609" w:rsidP="00337758">
      <w:pPr>
        <w:pStyle w:val="Heading2"/>
        <w:spacing w:line="480" w:lineRule="auto"/>
        <w:jc w:val="both"/>
        <w:rPr>
          <w:rFonts w:ascii="Times New Roman" w:hAnsi="Times New Roman" w:cs="Times New Roman"/>
          <w:b/>
          <w:color w:val="auto"/>
          <w:sz w:val="28"/>
          <w:szCs w:val="28"/>
        </w:rPr>
      </w:pPr>
      <w:bookmarkStart w:id="33" w:name="_Toc102231162"/>
      <w:r w:rsidRPr="000C03D8">
        <w:rPr>
          <w:rFonts w:ascii="Times New Roman" w:hAnsi="Times New Roman" w:cs="Times New Roman"/>
          <w:b/>
          <w:color w:val="auto"/>
          <w:sz w:val="28"/>
          <w:szCs w:val="28"/>
        </w:rPr>
        <w:t>2.3</w:t>
      </w:r>
      <w:r w:rsidR="0023392E" w:rsidRPr="000C03D8">
        <w:rPr>
          <w:rFonts w:ascii="Times New Roman" w:hAnsi="Times New Roman" w:cs="Times New Roman"/>
          <w:b/>
          <w:color w:val="auto"/>
          <w:sz w:val="28"/>
          <w:szCs w:val="28"/>
        </w:rPr>
        <w:t xml:space="preserve"> Durchführung</w:t>
      </w:r>
      <w:bookmarkEnd w:id="33"/>
    </w:p>
    <w:p w14:paraId="66B24A7C" w14:textId="77777777"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w:t>
      </w:r>
      <w:r w:rsidR="000E3A63" w:rsidRPr="000C03D8">
        <w:rPr>
          <w:rFonts w:ascii="Times New Roman" w:hAnsi="Times New Roman" w:cs="Times New Roman"/>
          <w:sz w:val="24"/>
          <w:szCs w:val="24"/>
        </w:rPr>
        <w:lastRenderedPageBreak/>
        <w:t xml:space="preserve">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14:paraId="60E05947" w14:textId="77777777" w:rsidR="0023392E" w:rsidRPr="000C03D8" w:rsidRDefault="00857609" w:rsidP="00337758">
      <w:pPr>
        <w:pStyle w:val="Heading2"/>
        <w:spacing w:line="480" w:lineRule="auto"/>
        <w:jc w:val="both"/>
        <w:rPr>
          <w:rFonts w:ascii="Times New Roman" w:hAnsi="Times New Roman" w:cs="Times New Roman"/>
          <w:b/>
          <w:color w:val="auto"/>
          <w:sz w:val="28"/>
          <w:szCs w:val="28"/>
        </w:rPr>
      </w:pPr>
      <w:bookmarkStart w:id="34" w:name="_Toc102231163"/>
      <w:r w:rsidRPr="000C03D8">
        <w:rPr>
          <w:rFonts w:ascii="Times New Roman" w:hAnsi="Times New Roman" w:cs="Times New Roman"/>
          <w:b/>
          <w:color w:val="auto"/>
          <w:sz w:val="28"/>
          <w:szCs w:val="28"/>
        </w:rPr>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34"/>
    </w:p>
    <w:p w14:paraId="19CDD7A8" w14:textId="77777777" w:rsidR="002128B3" w:rsidRPr="000C03D8" w:rsidRDefault="00857609" w:rsidP="00337758">
      <w:pPr>
        <w:pStyle w:val="Heading3"/>
        <w:spacing w:line="480" w:lineRule="auto"/>
        <w:jc w:val="both"/>
        <w:rPr>
          <w:rFonts w:ascii="Times New Roman" w:hAnsi="Times New Roman" w:cs="Times New Roman"/>
          <w:b/>
          <w:i/>
          <w:color w:val="auto"/>
        </w:rPr>
      </w:pPr>
      <w:bookmarkStart w:id="35"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35"/>
    </w:p>
    <w:p w14:paraId="08D6F9DD" w14:textId="77777777"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w:t>
      </w:r>
      <w:commentRangeStart w:id="36"/>
      <w:r w:rsidR="00B47FD4" w:rsidRPr="000C03D8">
        <w:rPr>
          <w:rFonts w:ascii="Times New Roman" w:hAnsi="Times New Roman" w:cs="Times New Roman"/>
          <w:sz w:val="24"/>
          <w:szCs w:val="24"/>
        </w:rPr>
        <w:t xml:space="preserve">selbsterstellten </w:t>
      </w:r>
      <w:commentRangeEnd w:id="36"/>
      <w:r w:rsidR="00BE13C1">
        <w:rPr>
          <w:rStyle w:val="CommentReference"/>
        </w:rPr>
        <w:commentReference w:id="36"/>
      </w:r>
      <w:r w:rsidR="00B47FD4" w:rsidRPr="000C03D8">
        <w:rPr>
          <w:rFonts w:ascii="Times New Roman" w:hAnsi="Times New Roman" w:cs="Times New Roman"/>
          <w:sz w:val="24"/>
          <w:szCs w:val="24"/>
        </w:rPr>
        <w:t>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 xml:space="preserve">-Toolbox </w:t>
      </w:r>
      <w:commentRangeStart w:id="37"/>
      <w:r w:rsidR="00B43223" w:rsidRPr="000C03D8">
        <w:rPr>
          <w:rFonts w:ascii="Times New Roman" w:hAnsi="Times New Roman" w:cs="Times New Roman"/>
          <w:sz w:val="24"/>
          <w:szCs w:val="24"/>
        </w:rPr>
        <w:t>F</w:t>
      </w:r>
      <w:r w:rsidR="00516698" w:rsidRPr="000C03D8">
        <w:rPr>
          <w:rFonts w:ascii="Times New Roman" w:hAnsi="Times New Roman" w:cs="Times New Roman"/>
          <w:sz w:val="24"/>
          <w:szCs w:val="24"/>
        </w:rPr>
        <w:t xml:space="preserve">ieldtrip </w:t>
      </w:r>
      <w:commentRangeEnd w:id="37"/>
      <w:r w:rsidR="00BE13C1">
        <w:rPr>
          <w:rStyle w:val="CommentReference"/>
        </w:rPr>
        <w:commentReference w:id="37"/>
      </w:r>
      <w:r w:rsidR="00516698" w:rsidRPr="000C03D8">
        <w:rPr>
          <w:rFonts w:ascii="Times New Roman" w:hAnsi="Times New Roman" w:cs="Times New Roman"/>
          <w:sz w:val="24"/>
          <w:szCs w:val="24"/>
        </w:rPr>
        <w:t xml:space="preserve">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w:t>
      </w:r>
      <w:proofErr w:type="spellStart"/>
      <w:r w:rsidR="00516698" w:rsidRPr="000C03D8">
        <w:rPr>
          <w:rFonts w:ascii="Times New Roman" w:hAnsi="Times New Roman" w:cs="Times New Roman"/>
          <w:sz w:val="24"/>
          <w:szCs w:val="24"/>
        </w:rPr>
        <w:t>Oostenveld</w:t>
      </w:r>
      <w:proofErr w:type="spellEnd"/>
      <w:r w:rsidR="00516698" w:rsidRPr="000C03D8">
        <w:rPr>
          <w:rFonts w:ascii="Times New Roman" w:hAnsi="Times New Roman" w:cs="Times New Roman"/>
          <w:sz w:val="24"/>
          <w:szCs w:val="24"/>
        </w:rPr>
        <w:t xml:space="preserve">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insgesamt 2665 Momentaufnahmen (</w:t>
      </w:r>
      <w:commentRangeStart w:id="38"/>
      <w:r w:rsidR="00563E03" w:rsidRPr="000C03D8">
        <w:rPr>
          <w:rFonts w:ascii="Times New Roman" w:hAnsi="Times New Roman" w:cs="Times New Roman"/>
          <w:i/>
          <w:sz w:val="24"/>
          <w:szCs w:val="24"/>
        </w:rPr>
        <w:t>M</w:t>
      </w:r>
      <w:r w:rsidR="00563E03" w:rsidRPr="000C03D8">
        <w:rPr>
          <w:rFonts w:ascii="Times New Roman" w:hAnsi="Times New Roman" w:cs="Times New Roman"/>
          <w:sz w:val="24"/>
          <w:szCs w:val="24"/>
        </w:rPr>
        <w:t xml:space="preserve"> </w:t>
      </w:r>
      <w:commentRangeEnd w:id="38"/>
      <w:r w:rsidR="00BE13C1">
        <w:rPr>
          <w:rStyle w:val="CommentReference"/>
        </w:rPr>
        <w:commentReference w:id="38"/>
      </w:r>
      <w:r w:rsidR="00563E03" w:rsidRPr="000C03D8">
        <w:rPr>
          <w:rFonts w:ascii="Times New Roman" w:hAnsi="Times New Roman" w:cs="Times New Roman"/>
          <w:sz w:val="24"/>
          <w:szCs w:val="24"/>
        </w:rPr>
        <w:t xml:space="preserve">= 104.28, </w:t>
      </w:r>
      <w:r w:rsidR="00563E03" w:rsidRPr="000C03D8">
        <w:rPr>
          <w:rFonts w:ascii="Times New Roman" w:hAnsi="Times New Roman" w:cs="Times New Roman"/>
          <w:i/>
          <w:sz w:val="24"/>
          <w:szCs w:val="24"/>
        </w:rPr>
        <w:t>SD</w:t>
      </w:r>
      <w:r w:rsidR="00563E03" w:rsidRPr="000C03D8">
        <w:rPr>
          <w:rFonts w:ascii="Times New Roman" w:hAnsi="Times New Roman" w:cs="Times New Roman"/>
          <w:sz w:val="24"/>
          <w:szCs w:val="24"/>
        </w:rPr>
        <w:t xml:space="preserve"> = 27.01) über die 25 Patient*innen, gab es 3457 Kanäle, wobei bei 7 Patient*innen mehr als ein Kanal vorhanden war. Die höchste Anzahl an Kanälen </w:t>
      </w:r>
      <w:r w:rsidR="00563E03" w:rsidRPr="000C03D8">
        <w:rPr>
          <w:rFonts w:ascii="Times New Roman" w:hAnsi="Times New Roman" w:cs="Times New Roman"/>
          <w:sz w:val="24"/>
          <w:szCs w:val="24"/>
        </w:rPr>
        <w:lastRenderedPageBreak/>
        <w:t>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 xml:space="preserve">sen und die </w:t>
      </w:r>
      <w:commentRangeStart w:id="39"/>
      <w:r w:rsidR="005F0D0D" w:rsidRPr="000C03D8">
        <w:rPr>
          <w:rFonts w:ascii="Times New Roman" w:hAnsi="Times New Roman" w:cs="Times New Roman"/>
          <w:sz w:val="24"/>
          <w:szCs w:val="24"/>
        </w:rPr>
        <w:t>S</w:t>
      </w:r>
      <w:r w:rsidR="0049460C" w:rsidRPr="000C03D8">
        <w:rPr>
          <w:rFonts w:ascii="Times New Roman" w:hAnsi="Times New Roman" w:cs="Times New Roman"/>
          <w:sz w:val="24"/>
          <w:szCs w:val="24"/>
        </w:rPr>
        <w:t xml:space="preserve">amplegröße </w:t>
      </w:r>
      <w:commentRangeEnd w:id="39"/>
      <w:r w:rsidR="00DE6909">
        <w:rPr>
          <w:rStyle w:val="CommentReference"/>
        </w:rPr>
        <w:commentReference w:id="39"/>
      </w:r>
      <w:r w:rsidR="0049460C" w:rsidRPr="000C03D8">
        <w:rPr>
          <w:rFonts w:ascii="Times New Roman" w:hAnsi="Times New Roman" w:cs="Times New Roman"/>
          <w:sz w:val="24"/>
          <w:szCs w:val="24"/>
        </w:rPr>
        <w:t xml:space="preserve">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14:paraId="3A3C3EBF" w14:textId="77777777" w:rsidR="002128B3" w:rsidRPr="000C03D8" w:rsidRDefault="00857609" w:rsidP="00337758">
      <w:pPr>
        <w:pStyle w:val="Heading3"/>
        <w:spacing w:line="480" w:lineRule="auto"/>
        <w:jc w:val="both"/>
        <w:rPr>
          <w:rFonts w:ascii="Times New Roman" w:hAnsi="Times New Roman" w:cs="Times New Roman"/>
          <w:b/>
          <w:i/>
          <w:color w:val="auto"/>
        </w:rPr>
      </w:pPr>
      <w:bookmarkStart w:id="40"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40"/>
    </w:p>
    <w:p w14:paraId="343FE65A" w14:textId="4BD29E70" w:rsidR="0023392E" w:rsidRPr="000C03D8" w:rsidRDefault="00031E37"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nnen grafisch dargestellt. </w:t>
      </w:r>
      <w:del w:id="41" w:author="Julius Welzel" w:date="2022-05-06T11:55:00Z">
        <w:r w:rsidR="00943331" w:rsidRPr="000C03D8" w:rsidDel="00DE6909">
          <w:rPr>
            <w:rFonts w:ascii="Times New Roman" w:hAnsi="Times New Roman" w:cs="Times New Roman"/>
            <w:sz w:val="24"/>
            <w:szCs w:val="24"/>
          </w:rPr>
          <w:delText xml:space="preserve">Durch </w:delText>
        </w:r>
      </w:del>
      <w:ins w:id="42" w:author="Julius Welzel" w:date="2022-05-06T11:55:00Z">
        <w:r w:rsidR="00DE6909">
          <w:rPr>
            <w:rFonts w:ascii="Times New Roman" w:hAnsi="Times New Roman" w:cs="Times New Roman"/>
            <w:sz w:val="24"/>
            <w:szCs w:val="24"/>
          </w:rPr>
          <w:t>Nach</w:t>
        </w:r>
        <w:r w:rsidR="00DE6909" w:rsidRPr="000C03D8">
          <w:rPr>
            <w:rFonts w:ascii="Times New Roman" w:hAnsi="Times New Roman" w:cs="Times New Roman"/>
            <w:sz w:val="24"/>
            <w:szCs w:val="24"/>
          </w:rPr>
          <w:t xml:space="preserve"> </w:t>
        </w:r>
      </w:ins>
      <w:r w:rsidR="00943331" w:rsidRPr="000C03D8">
        <w:rPr>
          <w:rFonts w:ascii="Times New Roman" w:hAnsi="Times New Roman" w:cs="Times New Roman"/>
          <w:sz w:val="24"/>
          <w:szCs w:val="24"/>
        </w:rPr>
        <w:t>visu</w:t>
      </w:r>
      <w:r w:rsidRPr="000C03D8">
        <w:rPr>
          <w:rFonts w:ascii="Times New Roman" w:hAnsi="Times New Roman" w:cs="Times New Roman"/>
          <w:sz w:val="24"/>
          <w:szCs w:val="24"/>
        </w:rPr>
        <w:t>elle</w:t>
      </w:r>
      <w:ins w:id="43" w:author="Julius Welzel" w:date="2022-05-06T11:55:00Z">
        <w:r w:rsidR="00DE6909">
          <w:rPr>
            <w:rFonts w:ascii="Times New Roman" w:hAnsi="Times New Roman" w:cs="Times New Roman"/>
            <w:sz w:val="24"/>
            <w:szCs w:val="24"/>
          </w:rPr>
          <w:t>r</w:t>
        </w:r>
      </w:ins>
      <w:r w:rsidRPr="000C03D8">
        <w:rPr>
          <w:rFonts w:ascii="Times New Roman" w:hAnsi="Times New Roman" w:cs="Times New Roman"/>
          <w:sz w:val="24"/>
          <w:szCs w:val="24"/>
        </w:rPr>
        <w:t xml:space="preserv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 xml:space="preserve">eine </w:t>
      </w:r>
      <w:commentRangeStart w:id="44"/>
      <w:r w:rsidR="00396A46" w:rsidRPr="000C03D8">
        <w:rPr>
          <w:rFonts w:ascii="Times New Roman" w:hAnsi="Times New Roman" w:cs="Times New Roman"/>
          <w:sz w:val="24"/>
          <w:szCs w:val="24"/>
        </w:rPr>
        <w:t xml:space="preserve">Varianz </w:t>
      </w:r>
      <w:commentRangeEnd w:id="44"/>
      <w:r w:rsidR="00DE6909">
        <w:rPr>
          <w:rStyle w:val="CommentReference"/>
        </w:rPr>
        <w:commentReference w:id="44"/>
      </w:r>
      <w:r w:rsidR="00396A46" w:rsidRPr="000C03D8">
        <w:rPr>
          <w:rFonts w:ascii="Times New Roman" w:hAnsi="Times New Roman" w:cs="Times New Roman"/>
          <w:sz w:val="24"/>
          <w:szCs w:val="24"/>
        </w:rPr>
        <w:t>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 </w:t>
      </w:r>
      <w:r w:rsidR="0006445C" w:rsidRPr="000C03D8">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0C03D8">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0C03D8">
        <w:rPr>
          <w:rFonts w:ascii="Times New Roman" w:hAnsi="Times New Roman" w:cs="Times New Roman"/>
          <w:sz w:val="24"/>
          <w:szCs w:val="24"/>
        </w:rPr>
        <w:t>nicht auf die Qualität</w:t>
      </w:r>
      <w:r w:rsidR="008E707B" w:rsidRPr="000C03D8">
        <w:rPr>
          <w:rFonts w:ascii="Times New Roman" w:hAnsi="Times New Roman" w:cs="Times New Roman"/>
          <w:sz w:val="24"/>
          <w:szCs w:val="24"/>
        </w:rPr>
        <w:t xml:space="preserve"> oder die Vermeidung von Störsignalen geachte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r w:rsidR="0064535B" w:rsidRPr="000C03D8">
        <w:rPr>
          <w:rFonts w:ascii="Times New Roman" w:hAnsi="Times New Roman" w:cs="Times New Roman"/>
          <w:sz w:val="24"/>
          <w:szCs w:val="24"/>
        </w:rPr>
        <w:t>In der Abbildung 1</w:t>
      </w:r>
      <w:r w:rsidR="005C0164" w:rsidRPr="000C03D8">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0C03D8">
        <w:rPr>
          <w:rFonts w:ascii="Times New Roman" w:hAnsi="Times New Roman" w:cs="Times New Roman"/>
          <w:sz w:val="24"/>
          <w:szCs w:val="24"/>
        </w:rPr>
        <w:t>, die also nichts gemessen haben,</w:t>
      </w:r>
      <w:r w:rsidR="005C0164" w:rsidRPr="000C03D8">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14:paraId="1274D0AE" w14:textId="77777777" w:rsidR="000C03D8" w:rsidRDefault="000C03D8" w:rsidP="00337758">
      <w:pPr>
        <w:spacing w:line="480" w:lineRule="auto"/>
        <w:jc w:val="both"/>
        <w:rPr>
          <w:rFonts w:ascii="Times New Roman" w:hAnsi="Times New Roman" w:cs="Times New Roman"/>
          <w:b/>
          <w:sz w:val="24"/>
          <w:szCs w:val="24"/>
        </w:rPr>
      </w:pPr>
    </w:p>
    <w:p w14:paraId="26766FB7" w14:textId="77777777" w:rsidR="00346E29" w:rsidRDefault="00346E29" w:rsidP="00337758">
      <w:pPr>
        <w:spacing w:line="480" w:lineRule="auto"/>
        <w:jc w:val="both"/>
        <w:rPr>
          <w:rFonts w:ascii="Times New Roman" w:hAnsi="Times New Roman" w:cs="Times New Roman"/>
          <w:b/>
          <w:sz w:val="24"/>
          <w:szCs w:val="24"/>
        </w:rPr>
      </w:pPr>
    </w:p>
    <w:p w14:paraId="28A8846B" w14:textId="77777777"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14:paraId="63ECB48A" w14:textId="77777777"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14:paraId="0AD710C4" w14:textId="77777777" w:rsidR="00BF15C0"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4C322E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6.75pt">
            <v:imagedata r:id="rId12"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14:paraId="77AAE1A0" w14:textId="77777777" w:rsidR="002128B3" w:rsidRPr="000C03D8" w:rsidRDefault="00857609" w:rsidP="00337758">
      <w:pPr>
        <w:pStyle w:val="Heading3"/>
        <w:spacing w:line="480" w:lineRule="auto"/>
        <w:jc w:val="both"/>
        <w:rPr>
          <w:rFonts w:ascii="Times New Roman" w:hAnsi="Times New Roman" w:cs="Times New Roman"/>
          <w:b/>
          <w:i/>
          <w:color w:val="auto"/>
        </w:rPr>
      </w:pPr>
      <w:bookmarkStart w:id="45" w:name="_Toc102231166"/>
      <w:r w:rsidRPr="000C03D8">
        <w:rPr>
          <w:rFonts w:ascii="Times New Roman" w:hAnsi="Times New Roman" w:cs="Times New Roman"/>
          <w:b/>
          <w:i/>
          <w:color w:val="auto"/>
        </w:rPr>
        <w:t>2.4</w:t>
      </w:r>
      <w:r w:rsidR="002128B3" w:rsidRPr="000C03D8">
        <w:rPr>
          <w:rFonts w:ascii="Times New Roman" w:hAnsi="Times New Roman" w:cs="Times New Roman"/>
          <w:b/>
          <w:i/>
          <w:color w:val="auto"/>
        </w:rPr>
        <w:t>.3 Zeit-Frequenz-Analyse</w:t>
      </w:r>
      <w:bookmarkEnd w:id="45"/>
    </w:p>
    <w:p w14:paraId="719EC0B1" w14:textId="6BDB3252"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ins w:id="46" w:author="Julius Welzel" w:date="2022-05-06T11:57:00Z">
        <w:r w:rsidR="00DE6909">
          <w:rPr>
            <w:rFonts w:ascii="Times New Roman" w:hAnsi="Times New Roman" w:cs="Times New Roman"/>
            <w:sz w:val="24"/>
            <w:szCs w:val="24"/>
          </w:rPr>
          <w:t xml:space="preserve">vorverarbeiteten </w:t>
        </w:r>
      </w:ins>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lastRenderedPageBreak/>
        <w:t xml:space="preserve">Filter war ein </w:t>
      </w:r>
      <w:proofErr w:type="spellStart"/>
      <w:r w:rsidR="007F47B2" w:rsidRPr="000C03D8">
        <w:rPr>
          <w:rFonts w:ascii="Times New Roman" w:hAnsi="Times New Roman" w:cs="Times New Roman"/>
          <w:sz w:val="24"/>
          <w:szCs w:val="24"/>
        </w:rPr>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14:paraId="72533305" w14:textId="77777777" w:rsidR="00A92C8D" w:rsidRPr="000C03D8"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F7580F" w:rsidRPr="000C03D8">
        <w:rPr>
          <w:rFonts w:ascii="Times New Roman" w:hAnsi="Times New Roman" w:cs="Times New Roman"/>
          <w:sz w:val="24"/>
          <w:szCs w:val="24"/>
        </w:rPr>
        <w:t xml:space="preserve">, da zur Beantwortung der Fragestellung die Power der jeweiligen Frequenzen über die </w:t>
      </w:r>
      <w:commentRangeStart w:id="47"/>
      <w:r w:rsidR="00F7580F" w:rsidRPr="000C03D8">
        <w:rPr>
          <w:rFonts w:ascii="Times New Roman" w:hAnsi="Times New Roman" w:cs="Times New Roman"/>
          <w:sz w:val="24"/>
          <w:szCs w:val="24"/>
        </w:rPr>
        <w:t>Zeit notwendig ist</w:t>
      </w:r>
      <w:commentRangeEnd w:id="47"/>
      <w:r w:rsidR="00DE6909">
        <w:rPr>
          <w:rStyle w:val="CommentReference"/>
        </w:rPr>
        <w:commentReference w:id="47"/>
      </w:r>
      <w:r w:rsidR="00F7580F"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7580F" w:rsidRPr="000C03D8">
        <w:rPr>
          <w:rFonts w:ascii="Times New Roman" w:hAnsi="Times New Roman" w:cs="Times New Roman"/>
          <w:sz w:val="24"/>
          <w:szCs w:val="24"/>
        </w:rPr>
        <w:t xml:space="preserve">Die Frequenzauflösung war von 2 bis 35 Hz in 0.05er Schritten. Die Zeitauflösung war von 0 bis 5 s in 0.01er Schritten. </w:t>
      </w:r>
      <w:r w:rsidR="00CE47C9" w:rsidRPr="000C03D8">
        <w:rPr>
          <w:rFonts w:ascii="Times New Roman" w:hAnsi="Times New Roman" w:cs="Times New Roman"/>
          <w:sz w:val="24"/>
          <w:szCs w:val="24"/>
        </w:rPr>
        <w:t>Als Tapereinstellungen wurden Hanning-</w:t>
      </w:r>
      <w:proofErr w:type="spellStart"/>
      <w:r w:rsidR="00CE47C9" w:rsidRPr="000C03D8">
        <w:rPr>
          <w:rFonts w:ascii="Times New Roman" w:hAnsi="Times New Roman" w:cs="Times New Roman"/>
          <w:sz w:val="24"/>
          <w:szCs w:val="24"/>
        </w:rPr>
        <w:t>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 xml:space="preserve">ngen ausprobiert. In </w:t>
      </w:r>
      <w:commentRangeStart w:id="48"/>
      <w:r w:rsidR="0064535B" w:rsidRPr="000C03D8">
        <w:rPr>
          <w:rFonts w:ascii="Times New Roman" w:hAnsi="Times New Roman" w:cs="Times New Roman"/>
          <w:sz w:val="24"/>
          <w:szCs w:val="24"/>
        </w:rPr>
        <w:t xml:space="preserve">Abbildung </w:t>
      </w:r>
      <w:commentRangeEnd w:id="48"/>
      <w:r w:rsidR="00435D50">
        <w:rPr>
          <w:rStyle w:val="CommentReference"/>
        </w:rPr>
        <w:commentReference w:id="48"/>
      </w:r>
      <w:r w:rsidR="0064535B" w:rsidRPr="000C03D8">
        <w:rPr>
          <w:rFonts w:ascii="Times New Roman" w:hAnsi="Times New Roman" w:cs="Times New Roman"/>
          <w:sz w:val="24"/>
          <w:szCs w:val="24"/>
        </w:rPr>
        <w:t>2</w:t>
      </w:r>
      <w:r w:rsidR="000D6596" w:rsidRPr="000C03D8">
        <w:rPr>
          <w:rFonts w:ascii="Times New Roman" w:hAnsi="Times New Roman" w:cs="Times New Roman"/>
          <w:sz w:val="24"/>
          <w:szCs w:val="24"/>
        </w:rPr>
        <w:t xml:space="preserve"> ist zu sehen, dass die TFR mit Hanning-Tapern bei 5 Zyklen weniger Informationsverlust in der Zeitdimension aufweist als die TFR mit Hanning-Tapern bei 6 oder 7 Zyklen, aber einen größeren Informationsgehalt i</w:t>
      </w:r>
      <w:r w:rsidR="00361555" w:rsidRPr="000C03D8">
        <w:rPr>
          <w:rFonts w:ascii="Times New Roman" w:hAnsi="Times New Roman" w:cs="Times New Roman"/>
          <w:sz w:val="24"/>
          <w:szCs w:val="24"/>
        </w:rPr>
        <w:t>n der Frequenzdimension als die TFR mit Hanning-Tapern bei 3 oder 4 Zyklen. Die TFR mit Hanning-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Hanning-Tapern in Abbildung 2.</w:t>
      </w:r>
    </w:p>
    <w:p w14:paraId="7CD9363B" w14:textId="77777777" w:rsidR="005A5DA1" w:rsidRDefault="005A5DA1" w:rsidP="00337758">
      <w:pPr>
        <w:spacing w:line="480" w:lineRule="auto"/>
        <w:jc w:val="both"/>
        <w:rPr>
          <w:rFonts w:ascii="Times New Roman" w:hAnsi="Times New Roman" w:cs="Times New Roman"/>
          <w:b/>
          <w:sz w:val="24"/>
          <w:szCs w:val="24"/>
        </w:rPr>
      </w:pPr>
    </w:p>
    <w:p w14:paraId="34027989" w14:textId="77777777" w:rsidR="007F4FED" w:rsidRDefault="007F4FED" w:rsidP="00337758">
      <w:pPr>
        <w:spacing w:line="480" w:lineRule="auto"/>
        <w:jc w:val="both"/>
        <w:rPr>
          <w:rFonts w:ascii="Times New Roman" w:hAnsi="Times New Roman" w:cs="Times New Roman"/>
          <w:b/>
          <w:sz w:val="24"/>
          <w:szCs w:val="24"/>
        </w:rPr>
      </w:pPr>
    </w:p>
    <w:p w14:paraId="5DFD393C" w14:textId="77777777" w:rsidR="00D05E93" w:rsidRDefault="00D05E93" w:rsidP="00337758">
      <w:pPr>
        <w:spacing w:line="480" w:lineRule="auto"/>
        <w:jc w:val="both"/>
        <w:rPr>
          <w:rFonts w:ascii="Times New Roman" w:hAnsi="Times New Roman" w:cs="Times New Roman"/>
          <w:b/>
          <w:sz w:val="24"/>
          <w:szCs w:val="24"/>
        </w:rPr>
      </w:pPr>
    </w:p>
    <w:p w14:paraId="5689A30A" w14:textId="77777777" w:rsidR="00A92C8D" w:rsidRPr="000C03D8" w:rsidRDefault="00A92C8D"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2</w:t>
      </w:r>
    </w:p>
    <w:p w14:paraId="79409437" w14:textId="291EDA5C"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del w:id="49" w:author="Julius Welzel" w:date="2022-05-06T12:00:00Z">
        <w:r w:rsidRPr="000C03D8" w:rsidDel="00435D50">
          <w:rPr>
            <w:rFonts w:ascii="Times New Roman" w:hAnsi="Times New Roman" w:cs="Times New Roman"/>
            <w:i/>
            <w:sz w:val="24"/>
            <w:szCs w:val="24"/>
          </w:rPr>
          <w:delText xml:space="preserve">von </w:delText>
        </w:r>
      </w:del>
      <w:ins w:id="50" w:author="Julius Welzel" w:date="2022-05-06T12:00:00Z">
        <w:r w:rsidR="00435D50">
          <w:rPr>
            <w:rFonts w:ascii="Times New Roman" w:hAnsi="Times New Roman" w:cs="Times New Roman"/>
            <w:i/>
            <w:sz w:val="24"/>
            <w:szCs w:val="24"/>
          </w:rPr>
          <w:t>eines</w:t>
        </w:r>
        <w:r w:rsidR="00435D50" w:rsidRPr="000C03D8">
          <w:rPr>
            <w:rFonts w:ascii="Times New Roman" w:hAnsi="Times New Roman" w:cs="Times New Roman"/>
            <w:i/>
            <w:sz w:val="24"/>
            <w:szCs w:val="24"/>
          </w:rPr>
          <w:t xml:space="preserve"> </w:t>
        </w:r>
      </w:ins>
      <w:ins w:id="51" w:author="Julius Welzel" w:date="2022-05-06T11:59:00Z">
        <w:r w:rsidR="00435D50">
          <w:rPr>
            <w:rFonts w:ascii="Times New Roman" w:hAnsi="Times New Roman" w:cs="Times New Roman"/>
            <w:i/>
            <w:sz w:val="24"/>
            <w:szCs w:val="24"/>
          </w:rPr>
          <w:t>Spektr</w:t>
        </w:r>
      </w:ins>
      <w:ins w:id="52" w:author="Julius Welzel" w:date="2022-05-06T12:00:00Z">
        <w:r w:rsidR="00435D50">
          <w:rPr>
            <w:rFonts w:ascii="Times New Roman" w:hAnsi="Times New Roman" w:cs="Times New Roman"/>
            <w:i/>
            <w:sz w:val="24"/>
            <w:szCs w:val="24"/>
          </w:rPr>
          <w:t xml:space="preserve">ums </w:t>
        </w:r>
      </w:ins>
      <w:ins w:id="53" w:author="Julius Welzel" w:date="2022-05-06T11:59:00Z">
        <w:r w:rsidR="00435D50">
          <w:rPr>
            <w:rFonts w:ascii="Times New Roman" w:hAnsi="Times New Roman" w:cs="Times New Roman"/>
            <w:i/>
            <w:sz w:val="24"/>
            <w:szCs w:val="24"/>
          </w:rPr>
          <w:t xml:space="preserve">resultierend aus </w:t>
        </w:r>
      </w:ins>
      <w:r w:rsidRPr="000C03D8">
        <w:rPr>
          <w:rFonts w:ascii="Times New Roman" w:hAnsi="Times New Roman" w:cs="Times New Roman"/>
          <w:i/>
          <w:sz w:val="24"/>
          <w:szCs w:val="24"/>
        </w:rPr>
        <w:t>Zeit-Frequenz-Analysen mit Hanning-</w:t>
      </w:r>
      <w:proofErr w:type="spellStart"/>
      <w:r w:rsidRPr="000C03D8">
        <w:rPr>
          <w:rFonts w:ascii="Times New Roman" w:hAnsi="Times New Roman" w:cs="Times New Roman"/>
          <w:i/>
          <w:sz w:val="24"/>
          <w:szCs w:val="24"/>
        </w:rPr>
        <w:t>Taper</w:t>
      </w:r>
      <w:proofErr w:type="spellEnd"/>
      <w:r w:rsidR="00DF2418" w:rsidRPr="000C03D8">
        <w:rPr>
          <w:rFonts w:ascii="Times New Roman" w:hAnsi="Times New Roman" w:cs="Times New Roman"/>
          <w:i/>
          <w:sz w:val="24"/>
          <w:szCs w:val="24"/>
        </w:rPr>
        <w:t xml:space="preserve"> </w:t>
      </w:r>
      <w:del w:id="54" w:author="Julius Welzel" w:date="2022-05-06T11:59:00Z">
        <w:r w:rsidR="00DF2418" w:rsidRPr="000C03D8" w:rsidDel="00435D50">
          <w:rPr>
            <w:rFonts w:ascii="Times New Roman" w:hAnsi="Times New Roman" w:cs="Times New Roman"/>
            <w:i/>
            <w:sz w:val="24"/>
            <w:szCs w:val="24"/>
          </w:rPr>
          <w:delText xml:space="preserve">und </w:delText>
        </w:r>
      </w:del>
      <w:ins w:id="55" w:author="Julius Welzel" w:date="2022-05-06T11:59:00Z">
        <w:r w:rsidR="00435D50">
          <w:rPr>
            <w:rFonts w:ascii="Times New Roman" w:hAnsi="Times New Roman" w:cs="Times New Roman"/>
            <w:i/>
            <w:sz w:val="24"/>
            <w:szCs w:val="24"/>
          </w:rPr>
          <w:t>bei</w:t>
        </w:r>
        <w:r w:rsidR="00435D50" w:rsidRPr="000C03D8">
          <w:rPr>
            <w:rFonts w:ascii="Times New Roman" w:hAnsi="Times New Roman" w:cs="Times New Roman"/>
            <w:i/>
            <w:sz w:val="24"/>
            <w:szCs w:val="24"/>
          </w:rPr>
          <w:t xml:space="preserve"> </w:t>
        </w:r>
      </w:ins>
      <w:r w:rsidR="00DF2418" w:rsidRPr="000C03D8">
        <w:rPr>
          <w:rFonts w:ascii="Times New Roman" w:hAnsi="Times New Roman" w:cs="Times New Roman"/>
          <w:i/>
          <w:sz w:val="24"/>
          <w:szCs w:val="24"/>
        </w:rPr>
        <w:t>3 bis 7</w:t>
      </w:r>
      <w:r w:rsidRPr="000C03D8">
        <w:rPr>
          <w:rFonts w:ascii="Times New Roman" w:hAnsi="Times New Roman" w:cs="Times New Roman"/>
          <w:i/>
          <w:sz w:val="24"/>
          <w:szCs w:val="24"/>
        </w:rPr>
        <w:t xml:space="preserve"> Zyklen</w:t>
      </w:r>
    </w:p>
    <w:p w14:paraId="3D82FD2A" w14:textId="77777777" w:rsidR="00A92C8D"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w14:anchorId="3C2B113E">
          <v:shape id="_x0000_i1026" type="#_x0000_t75" style="width:452.25pt;height:237.75pt">
            <v:imagedata r:id="rId13"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14:paraId="6536FF69" w14:textId="77777777"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14:paraId="09F1401B" w14:textId="77777777"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ergleich von Zeit-Frequenz-Analysen mit Wavelets und unterschiedlicher Anzahl an Zyklen</w:t>
      </w:r>
    </w:p>
    <w:p w14:paraId="073500F0" w14:textId="77777777" w:rsidR="004C5996"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w14:anchorId="5B41399C">
          <v:shape id="_x0000_i1027" type="#_x0000_t75" style="width:452.25pt;height:238.5pt">
            <v:imagedata r:id="rId14"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14:paraId="1771A259" w14:textId="77777777" w:rsidR="002128B3" w:rsidRPr="000C03D8" w:rsidRDefault="00857609" w:rsidP="00337758">
      <w:pPr>
        <w:pStyle w:val="Heading3"/>
        <w:spacing w:line="480" w:lineRule="auto"/>
        <w:jc w:val="both"/>
        <w:rPr>
          <w:rFonts w:ascii="Times New Roman" w:hAnsi="Times New Roman" w:cs="Times New Roman"/>
          <w:b/>
          <w:i/>
          <w:color w:val="auto"/>
        </w:rPr>
      </w:pPr>
      <w:bookmarkStart w:id="56" w:name="_Toc102231167"/>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56"/>
    </w:p>
    <w:p w14:paraId="7D6DFBC8" w14:textId="454F271D" w:rsidR="00CB3F02" w:rsidRPr="000C03D8" w:rsidRDefault="00DB03F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er letzte </w:t>
      </w:r>
      <w:del w:id="57" w:author="Julius Welzel" w:date="2022-05-06T12:00:00Z">
        <w:r w:rsidRPr="000C03D8" w:rsidDel="00435D50">
          <w:rPr>
            <w:rFonts w:ascii="Times New Roman" w:hAnsi="Times New Roman" w:cs="Times New Roman"/>
            <w:sz w:val="24"/>
            <w:szCs w:val="24"/>
          </w:rPr>
          <w:delText xml:space="preserve">größere </w:delText>
        </w:r>
      </w:del>
      <w:r w:rsidRPr="000C03D8">
        <w:rPr>
          <w:rFonts w:ascii="Times New Roman" w:hAnsi="Times New Roman" w:cs="Times New Roman"/>
          <w:sz w:val="24"/>
          <w:szCs w:val="24"/>
        </w:rPr>
        <w:t xml:space="preserve">Schritt </w:t>
      </w:r>
      <w:del w:id="58" w:author="Julius Welzel" w:date="2022-05-06T12:00:00Z">
        <w:r w:rsidRPr="000C03D8" w:rsidDel="00435D50">
          <w:rPr>
            <w:rFonts w:ascii="Times New Roman" w:hAnsi="Times New Roman" w:cs="Times New Roman"/>
            <w:sz w:val="24"/>
            <w:szCs w:val="24"/>
          </w:rPr>
          <w:delText xml:space="preserve">des ersten Skripts </w:delText>
        </w:r>
      </w:del>
      <w:r w:rsidRPr="000C03D8">
        <w:rPr>
          <w:rFonts w:ascii="Times New Roman" w:hAnsi="Times New Roman" w:cs="Times New Roman"/>
          <w:sz w:val="24"/>
          <w:szCs w:val="24"/>
        </w:rPr>
        <w:t xml:space="preserve">bestand darin, die </w:t>
      </w:r>
      <w:r w:rsidR="00CB49E6" w:rsidRPr="000C03D8">
        <w:rPr>
          <w:rFonts w:ascii="Times New Roman" w:hAnsi="Times New Roman" w:cs="Times New Roman"/>
          <w:sz w:val="24"/>
          <w:szCs w:val="24"/>
        </w:rPr>
        <w:t xml:space="preserve">über die Zeit gemittelten </w:t>
      </w:r>
      <w:r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14:paraId="7F61247C" w14:textId="77777777" w:rsidR="00B30E54" w:rsidRPr="000C03D8" w:rsidRDefault="00857609" w:rsidP="00337758">
      <w:pPr>
        <w:pStyle w:val="Heading3"/>
        <w:spacing w:line="480" w:lineRule="auto"/>
        <w:jc w:val="both"/>
        <w:rPr>
          <w:rFonts w:ascii="Times New Roman" w:hAnsi="Times New Roman" w:cs="Times New Roman"/>
          <w:b/>
          <w:i/>
          <w:color w:val="auto"/>
        </w:rPr>
      </w:pPr>
      <w:bookmarkStart w:id="59" w:name="_Toc102231168"/>
      <w:r w:rsidRPr="000C03D8">
        <w:rPr>
          <w:rFonts w:ascii="Times New Roman" w:hAnsi="Times New Roman" w:cs="Times New Roman"/>
          <w:b/>
          <w:i/>
          <w:color w:val="auto"/>
        </w:rPr>
        <w:lastRenderedPageBreak/>
        <w:t>2.4</w:t>
      </w:r>
      <w:r w:rsidR="00B30E54" w:rsidRPr="000C03D8">
        <w:rPr>
          <w:rFonts w:ascii="Times New Roman" w:hAnsi="Times New Roman" w:cs="Times New Roman"/>
          <w:b/>
          <w:i/>
          <w:color w:val="auto"/>
        </w:rPr>
        <w:t>.5 Extraktion der elektrophysiologischen Maße</w:t>
      </w:r>
      <w:bookmarkEnd w:id="59"/>
    </w:p>
    <w:p w14:paraId="4CC19A90" w14:textId="77777777"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Hz angepasst wird, damit ein fließender 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lastRenderedPageBreak/>
        <w:t>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 letztendlich</w:t>
      </w:r>
      <w:proofErr w:type="gramEnd"/>
      <w:r w:rsidR="008D211D" w:rsidRPr="000C03D8">
        <w:rPr>
          <w:rFonts w:ascii="Times New Roman" w:hAnsi="Times New Roman" w:cs="Times New Roman"/>
          <w:sz w:val="24"/>
          <w:szCs w:val="24"/>
        </w:rPr>
        <w:t xml:space="preserve">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14:paraId="3A536758" w14:textId="77777777" w:rsidR="004D5C32" w:rsidRPr="000C03D8" w:rsidRDefault="00857609" w:rsidP="00337758">
      <w:pPr>
        <w:pStyle w:val="Heading2"/>
        <w:spacing w:line="480" w:lineRule="auto"/>
        <w:jc w:val="both"/>
        <w:rPr>
          <w:rFonts w:ascii="Times New Roman" w:hAnsi="Times New Roman" w:cs="Times New Roman"/>
          <w:b/>
          <w:color w:val="auto"/>
          <w:sz w:val="28"/>
          <w:szCs w:val="28"/>
        </w:rPr>
      </w:pPr>
      <w:bookmarkStart w:id="60" w:name="_Toc102231169"/>
      <w:r w:rsidRPr="000C03D8">
        <w:rPr>
          <w:rFonts w:ascii="Times New Roman" w:hAnsi="Times New Roman" w:cs="Times New Roman"/>
          <w:b/>
          <w:color w:val="auto"/>
          <w:sz w:val="28"/>
          <w:szCs w:val="28"/>
        </w:rPr>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60"/>
      <w:r w:rsidR="004D5C32" w:rsidRPr="000C03D8">
        <w:rPr>
          <w:rFonts w:ascii="Times New Roman" w:hAnsi="Times New Roman" w:cs="Times New Roman"/>
          <w:b/>
          <w:color w:val="auto"/>
          <w:sz w:val="28"/>
          <w:szCs w:val="28"/>
        </w:rPr>
        <w:t xml:space="preserve"> </w:t>
      </w:r>
    </w:p>
    <w:p w14:paraId="2CB07D6D" w14:textId="77777777" w:rsidR="00B20730" w:rsidRPr="000C03D8" w:rsidRDefault="00857609" w:rsidP="00337758">
      <w:pPr>
        <w:pStyle w:val="Heading3"/>
        <w:spacing w:line="480" w:lineRule="auto"/>
        <w:jc w:val="both"/>
        <w:rPr>
          <w:rFonts w:ascii="Times New Roman" w:hAnsi="Times New Roman" w:cs="Times New Roman"/>
          <w:b/>
          <w:i/>
          <w:color w:val="auto"/>
        </w:rPr>
      </w:pPr>
      <w:bookmarkStart w:id="61"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61"/>
    </w:p>
    <w:p w14:paraId="09C88C01" w14:textId="54EBD95D"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8423B7" w:rsidRPr="000C03D8">
        <w:rPr>
          <w:rFonts w:ascii="Times New Roman" w:hAnsi="Times New Roman" w:cs="Times New Roman"/>
          <w:sz w:val="24"/>
          <w:szCs w:val="24"/>
        </w:rPr>
        <w:t>ten beiden Skript</w:t>
      </w:r>
      <w:ins w:id="62" w:author="Julius Welzel" w:date="2022-05-06T12:02:00Z">
        <w:r w:rsidR="00435D50">
          <w:rPr>
            <w:rFonts w:ascii="Times New Roman" w:hAnsi="Times New Roman" w:cs="Times New Roman"/>
            <w:sz w:val="24"/>
            <w:szCs w:val="24"/>
          </w:rPr>
          <w:t>en</w:t>
        </w:r>
      </w:ins>
      <w:del w:id="63" w:author="Julius Welzel" w:date="2022-05-06T12:02:00Z">
        <w:r w:rsidR="008423B7" w:rsidRPr="000C03D8" w:rsidDel="00435D50">
          <w:rPr>
            <w:rFonts w:ascii="Times New Roman" w:hAnsi="Times New Roman" w:cs="Times New Roman"/>
            <w:sz w:val="24"/>
            <w:szCs w:val="24"/>
          </w:rPr>
          <w:delText>s</w:delText>
        </w:r>
      </w:del>
      <w:r w:rsidR="008423B7" w:rsidRPr="000C03D8">
        <w:rPr>
          <w:rFonts w:ascii="Times New Roman" w:hAnsi="Times New Roman" w:cs="Times New Roman"/>
          <w:sz w:val="24"/>
          <w:szCs w:val="24"/>
        </w:rPr>
        <w:t xml:space="preserve">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lastRenderedPageBreak/>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14:paraId="6DAFA7D3" w14:textId="77777777"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14:paraId="06C642F7" w14:textId="77777777"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14:paraId="7F03B433" w14:textId="77777777" w:rsidR="00B20730" w:rsidRPr="000C03D8" w:rsidRDefault="00857609" w:rsidP="00337758">
      <w:pPr>
        <w:pStyle w:val="Heading3"/>
        <w:spacing w:line="480" w:lineRule="auto"/>
        <w:jc w:val="both"/>
        <w:rPr>
          <w:rFonts w:ascii="Times New Roman" w:hAnsi="Times New Roman" w:cs="Times New Roman"/>
          <w:b/>
          <w:i/>
          <w:color w:val="auto"/>
        </w:rPr>
      </w:pPr>
      <w:bookmarkStart w:id="64" w:name="_Toc102231171"/>
      <w:r w:rsidRPr="000C03D8">
        <w:rPr>
          <w:rFonts w:ascii="Times New Roman" w:hAnsi="Times New Roman" w:cs="Times New Roman"/>
          <w:b/>
          <w:i/>
          <w:color w:val="auto"/>
        </w:rPr>
        <w:t>2.6</w:t>
      </w:r>
      <w:r w:rsidR="00B20730" w:rsidRPr="000C03D8">
        <w:rPr>
          <w:rFonts w:ascii="Times New Roman" w:hAnsi="Times New Roman" w:cs="Times New Roman"/>
          <w:b/>
          <w:i/>
          <w:color w:val="auto"/>
        </w:rPr>
        <w:t>.2 Zweite Hypothese</w:t>
      </w:r>
      <w:bookmarkEnd w:id="64"/>
    </w:p>
    <w:p w14:paraId="4C250AC1" w14:textId="77777777"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w:t>
      </w:r>
      <w:r w:rsidR="00BE20E5" w:rsidRPr="000C03D8">
        <w:rPr>
          <w:rFonts w:ascii="Times New Roman" w:hAnsi="Times New Roman" w:cs="Times New Roman"/>
          <w:sz w:val="24"/>
          <w:szCs w:val="24"/>
        </w:rPr>
        <w:lastRenderedPageBreak/>
        <w:t xml:space="preserve">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14:paraId="441A5C43" w14:textId="77777777"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Giesbrecht &amp; Burns, 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w:t>
      </w:r>
      <w:r w:rsidR="00C81150" w:rsidRPr="000C03D8">
        <w:rPr>
          <w:rFonts w:ascii="Times New Roman" w:hAnsi="Times New Roman" w:cs="Times New Roman"/>
          <w:sz w:val="24"/>
          <w:szCs w:val="24"/>
        </w:rPr>
        <w:lastRenderedPageBreak/>
        <w:t xml:space="preserve">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14:paraId="4252617D" w14:textId="77777777"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14:paraId="6D72C882" w14:textId="77777777"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14:paraId="678303BB" w14:textId="77777777" w:rsidR="00B20730" w:rsidRPr="000C03D8" w:rsidRDefault="00857609" w:rsidP="00337758">
      <w:pPr>
        <w:pStyle w:val="Heading3"/>
        <w:spacing w:line="480" w:lineRule="auto"/>
        <w:jc w:val="both"/>
        <w:rPr>
          <w:rFonts w:ascii="Times New Roman" w:hAnsi="Times New Roman" w:cs="Times New Roman"/>
          <w:b/>
          <w:i/>
          <w:color w:val="auto"/>
        </w:rPr>
      </w:pPr>
      <w:bookmarkStart w:id="65" w:name="_Toc102231172"/>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65"/>
      <w:r w:rsidR="00B20730" w:rsidRPr="000C03D8">
        <w:rPr>
          <w:rFonts w:ascii="Times New Roman" w:hAnsi="Times New Roman" w:cs="Times New Roman"/>
          <w:b/>
          <w:i/>
          <w:color w:val="auto"/>
        </w:rPr>
        <w:t xml:space="preserve"> </w:t>
      </w:r>
    </w:p>
    <w:p w14:paraId="28331B57" w14:textId="77777777"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14:paraId="4BAC9C7D" w14:textId="77777777"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14:paraId="37FC56FB" w14:textId="77777777"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14:paraId="66A1A06A" w14:textId="77777777"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14:paraId="6193FC6A" w14:textId="77777777" w:rsidR="009A4076" w:rsidRPr="000C03D8" w:rsidRDefault="00193E65" w:rsidP="00337758">
      <w:pPr>
        <w:pStyle w:val="Heading1"/>
        <w:spacing w:line="480" w:lineRule="auto"/>
        <w:jc w:val="center"/>
        <w:rPr>
          <w:rFonts w:ascii="Times New Roman" w:hAnsi="Times New Roman" w:cs="Times New Roman"/>
          <w:b/>
          <w:color w:val="auto"/>
        </w:rPr>
      </w:pPr>
      <w:bookmarkStart w:id="66" w:name="_Toc102231173"/>
      <w:r w:rsidRPr="000C03D8">
        <w:rPr>
          <w:rFonts w:ascii="Times New Roman" w:hAnsi="Times New Roman" w:cs="Times New Roman"/>
          <w:b/>
          <w:color w:val="auto"/>
        </w:rPr>
        <w:t>3. Ergebnisse</w:t>
      </w:r>
      <w:bookmarkEnd w:id="66"/>
    </w:p>
    <w:p w14:paraId="05475CA8" w14:textId="77777777" w:rsidR="00B20730" w:rsidRPr="000C03D8" w:rsidRDefault="00B20730" w:rsidP="00337758">
      <w:pPr>
        <w:pStyle w:val="Heading2"/>
        <w:spacing w:line="480" w:lineRule="auto"/>
        <w:jc w:val="both"/>
        <w:rPr>
          <w:rFonts w:ascii="Times New Roman" w:hAnsi="Times New Roman" w:cs="Times New Roman"/>
          <w:b/>
          <w:color w:val="auto"/>
          <w:sz w:val="28"/>
          <w:szCs w:val="28"/>
        </w:rPr>
      </w:pPr>
      <w:bookmarkStart w:id="67" w:name="_Toc102231174"/>
      <w:r w:rsidRPr="000C03D8">
        <w:rPr>
          <w:rFonts w:ascii="Times New Roman" w:hAnsi="Times New Roman" w:cs="Times New Roman"/>
          <w:b/>
          <w:color w:val="auto"/>
          <w:sz w:val="28"/>
          <w:szCs w:val="28"/>
        </w:rPr>
        <w:t>3.1 Erste Hypothese</w:t>
      </w:r>
      <w:bookmarkEnd w:id="67"/>
    </w:p>
    <w:p w14:paraId="1DBA4CF5" w14:textId="77777777"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w:t>
      </w:r>
      <w:r w:rsidR="009F2646" w:rsidRPr="000C03D8">
        <w:rPr>
          <w:rFonts w:ascii="Times New Roman" w:hAnsi="Times New Roman" w:cs="Times New Roman"/>
          <w:sz w:val="24"/>
          <w:szCs w:val="24"/>
        </w:rPr>
        <w:lastRenderedPageBreak/>
        <w:t>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14:paraId="0F272820" w14:textId="77777777" w:rsidR="000C03D8" w:rsidRDefault="000C03D8" w:rsidP="00337758">
      <w:pPr>
        <w:spacing w:line="480" w:lineRule="auto"/>
        <w:jc w:val="both"/>
        <w:rPr>
          <w:rFonts w:ascii="Times New Roman" w:hAnsi="Times New Roman" w:cs="Times New Roman"/>
          <w:b/>
          <w:sz w:val="24"/>
          <w:szCs w:val="24"/>
        </w:rPr>
      </w:pPr>
    </w:p>
    <w:p w14:paraId="6C3B1449" w14:textId="77777777" w:rsidR="000C03D8" w:rsidRDefault="000C03D8" w:rsidP="00337758">
      <w:pPr>
        <w:spacing w:line="480" w:lineRule="auto"/>
        <w:jc w:val="both"/>
        <w:rPr>
          <w:rFonts w:ascii="Times New Roman" w:hAnsi="Times New Roman" w:cs="Times New Roman"/>
          <w:b/>
          <w:sz w:val="24"/>
          <w:szCs w:val="24"/>
        </w:rPr>
      </w:pPr>
    </w:p>
    <w:p w14:paraId="31862B5B" w14:textId="77777777"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14:paraId="033A1F33" w14:textId="77777777"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14:paraId="67CB9289" w14:textId="77777777" w:rsidR="008E118C"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704BF773">
          <v:shape id="_x0000_i1028" type="#_x0000_t75" style="width:372.75pt;height:230.25pt">
            <v:imagedata r:id="rId15"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xml:space="preserve">. Rote gestrichelte Linie stellt eine </w:t>
      </w:r>
      <w:commentRangeStart w:id="68"/>
      <w:r w:rsidR="00BC255E" w:rsidRPr="000C03D8">
        <w:rPr>
          <w:rFonts w:ascii="Times New Roman" w:hAnsi="Times New Roman" w:cs="Times New Roman"/>
          <w:sz w:val="24"/>
          <w:szCs w:val="24"/>
        </w:rPr>
        <w:t xml:space="preserve">Normalverteilung </w:t>
      </w:r>
      <w:commentRangeEnd w:id="68"/>
      <w:r w:rsidR="00435D50">
        <w:rPr>
          <w:rStyle w:val="CommentReference"/>
        </w:rPr>
        <w:commentReference w:id="68"/>
      </w:r>
      <w:r w:rsidR="00BC255E" w:rsidRPr="000C03D8">
        <w:rPr>
          <w:rFonts w:ascii="Times New Roman" w:hAnsi="Times New Roman" w:cs="Times New Roman"/>
          <w:sz w:val="24"/>
          <w:szCs w:val="24"/>
        </w:rPr>
        <w:t>dar.</w:t>
      </w:r>
    </w:p>
    <w:p w14:paraId="07C175A8" w14:textId="77777777"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5</w:t>
      </w:r>
    </w:p>
    <w:p w14:paraId="23CB5705" w14:textId="77777777"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14:paraId="4AD61C01" w14:textId="77777777" w:rsidR="00BC255E"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2D60F88E">
          <v:shape id="_x0000_i1029" type="#_x0000_t75" style="width:372.75pt;height:230.25pt">
            <v:imagedata r:id="rId16"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14:paraId="12FD2D41" w14:textId="77777777"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14:paraId="15BDD6C1" w14:textId="77777777"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14:paraId="2EE4702C" w14:textId="77777777" w:rsidR="00BC255E"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7C2C2A23">
          <v:shape id="_x0000_i1030" type="#_x0000_t75" style="width:372.75pt;height:230.25pt">
            <v:imagedata r:id="rId17" o:title="Abbildung 6"/>
          </v:shape>
        </w:pict>
      </w:r>
    </w:p>
    <w:p w14:paraId="0CB01B75" w14:textId="77777777"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Rote gestrichelte Linie stellt eine Normalverteilung dar.</w:t>
      </w:r>
    </w:p>
    <w:p w14:paraId="5B1A1851" w14:textId="77777777"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w:t>
      </w:r>
      <w:r w:rsidR="00325273" w:rsidRPr="000C03D8">
        <w:rPr>
          <w:rFonts w:ascii="Times New Roman" w:hAnsi="Times New Roman" w:cs="Times New Roman"/>
          <w:sz w:val="24"/>
          <w:szCs w:val="24"/>
        </w:rPr>
        <w:lastRenderedPageBreak/>
        <w:t>=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Boxplots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14:paraId="1323B9D7" w14:textId="77777777"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Boxplots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14:paraId="5C9D1B7C" w14:textId="77777777"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7</w:t>
      </w:r>
    </w:p>
    <w:p w14:paraId="12344E99" w14:textId="77777777" w:rsidR="00CD3861" w:rsidRPr="000C03D8" w:rsidRDefault="00CD3861"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r Betapower in der Bedingung „nah“ mit der Bedingung „fern“</w:t>
      </w:r>
    </w:p>
    <w:p w14:paraId="7BB8024B" w14:textId="77777777" w:rsidR="005D65F1"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455976A7">
          <v:shape id="_x0000_i1031" type="#_x0000_t75" style="width:339.75pt;height:210pt">
            <v:imagedata r:id="rId18"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14:paraId="5D3CF8B9" w14:textId="77777777" w:rsidR="000C03D8" w:rsidRDefault="000C03D8" w:rsidP="00337758">
      <w:pPr>
        <w:spacing w:line="480" w:lineRule="auto"/>
        <w:jc w:val="both"/>
        <w:rPr>
          <w:rFonts w:ascii="Times New Roman" w:hAnsi="Times New Roman" w:cs="Times New Roman"/>
          <w:b/>
          <w:sz w:val="24"/>
          <w:szCs w:val="24"/>
        </w:rPr>
      </w:pPr>
    </w:p>
    <w:p w14:paraId="071EA641" w14:textId="77777777"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14:paraId="3DDCC54F" w14:textId="77777777" w:rsidR="005D65F1" w:rsidRPr="000C03D8" w:rsidRDefault="005D65F1"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2E25FD">
        <w:rPr>
          <w:rFonts w:ascii="Times New Roman" w:hAnsi="Times New Roman" w:cs="Times New Roman"/>
          <w:i/>
          <w:sz w:val="24"/>
          <w:szCs w:val="24"/>
        </w:rPr>
        <w:pict w14:anchorId="1429BAEA">
          <v:shape id="_x0000_i1032" type="#_x0000_t75" style="width:445.5pt;height:276.75pt">
            <v:imagedata r:id="rId19"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lastRenderedPageBreak/>
        <w:t>Anmerkung</w:t>
      </w:r>
      <w:r w:rsidRPr="000C03D8">
        <w:rPr>
          <w:rFonts w:ascii="Times New Roman" w:hAnsi="Times New Roman" w:cs="Times New Roman"/>
          <w:sz w:val="24"/>
          <w:szCs w:val="24"/>
        </w:rPr>
        <w:t>. Darstellung des Minimum, Maximum, unteres und oberes Quantil, Median und Ausreißer.</w:t>
      </w:r>
    </w:p>
    <w:p w14:paraId="598A3C4B" w14:textId="77777777" w:rsidR="00B20730" w:rsidRPr="000C03D8" w:rsidRDefault="00B20730" w:rsidP="00337758">
      <w:pPr>
        <w:pStyle w:val="Heading2"/>
        <w:spacing w:line="480" w:lineRule="auto"/>
        <w:jc w:val="both"/>
        <w:rPr>
          <w:rFonts w:ascii="Times New Roman" w:hAnsi="Times New Roman" w:cs="Times New Roman"/>
          <w:b/>
          <w:color w:val="auto"/>
          <w:sz w:val="28"/>
          <w:szCs w:val="28"/>
        </w:rPr>
      </w:pPr>
      <w:bookmarkStart w:id="69" w:name="_Toc102231175"/>
      <w:r w:rsidRPr="000C03D8">
        <w:rPr>
          <w:rFonts w:ascii="Times New Roman" w:hAnsi="Times New Roman" w:cs="Times New Roman"/>
          <w:b/>
          <w:color w:val="auto"/>
          <w:sz w:val="28"/>
          <w:szCs w:val="28"/>
        </w:rPr>
        <w:t>3.2 Zweite Hypothese</w:t>
      </w:r>
      <w:bookmarkEnd w:id="69"/>
    </w:p>
    <w:p w14:paraId="2737E5DC" w14:textId="77777777"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Mit Hilfe der Boxplots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14:paraId="2679EFE1" w14:textId="77777777"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14:paraId="2EF4651A" w14:textId="77777777" w:rsidR="005D65F1"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14:paraId="70D77288" w14:textId="77777777" w:rsidR="005D65F1"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1FF4591C">
          <v:shape id="_x0000_i1033" type="#_x0000_t75" style="width:440.25pt;height:270.75pt">
            <v:imagedata r:id="rId20"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14:paraId="1451AE51" w14:textId="77777777"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14:paraId="1C9903EA" w14:textId="77777777"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14:paraId="3537DB1C" w14:textId="77777777"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14:paraId="3ADD965E" w14:textId="77777777" w:rsidR="00F16082"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w14:anchorId="7C0B4030">
          <v:shape id="_x0000_i1034" type="#_x0000_t75" style="width:459pt;height:284.25pt">
            <v:imagedata r:id="rId21"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xml:space="preserve">. Rote gestrichelte Linie stellt eine </w:t>
      </w:r>
      <w:commentRangeStart w:id="70"/>
      <w:r w:rsidR="00F16082" w:rsidRPr="000C03D8">
        <w:rPr>
          <w:rFonts w:ascii="Times New Roman" w:hAnsi="Times New Roman" w:cs="Times New Roman"/>
          <w:sz w:val="24"/>
          <w:szCs w:val="24"/>
        </w:rPr>
        <w:t xml:space="preserve">Normalverteilung </w:t>
      </w:r>
      <w:commentRangeEnd w:id="70"/>
      <w:r w:rsidR="00A46537">
        <w:rPr>
          <w:rStyle w:val="CommentReference"/>
        </w:rPr>
        <w:commentReference w:id="70"/>
      </w:r>
      <w:r w:rsidR="00F16082" w:rsidRPr="000C03D8">
        <w:rPr>
          <w:rFonts w:ascii="Times New Roman" w:hAnsi="Times New Roman" w:cs="Times New Roman"/>
          <w:sz w:val="24"/>
          <w:szCs w:val="24"/>
        </w:rPr>
        <w:t>dar.</w:t>
      </w:r>
    </w:p>
    <w:p w14:paraId="61DE5BC7" w14:textId="77777777"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Für den zweiten Teil der zweiten Hypothese, dass die aperiodische Komponente des LFP 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14:paraId="2A73D403" w14:textId="77777777"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14:paraId="38992E17" w14:textId="77777777"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14:paraId="6789E844" w14:textId="77777777" w:rsidR="00F16082" w:rsidRPr="000C03D8" w:rsidRDefault="002E25FD"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pict w14:anchorId="56AA7A68">
          <v:shape id="_x0000_i1035" type="#_x0000_t75" style="width:358.5pt;height:222.75pt">
            <v:imagedata r:id="rId22" o:title="Abbildung 11"/>
          </v:shape>
        </w:pict>
      </w:r>
    </w:p>
    <w:p w14:paraId="30A07695" w14:textId="77777777"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2</w:t>
      </w:r>
    </w:p>
    <w:p w14:paraId="16F211F7" w14:textId="77777777"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14:paraId="5FA7F06B" w14:textId="77777777" w:rsidR="00075707" w:rsidRPr="000C03D8" w:rsidRDefault="002E25FD"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w14:anchorId="6526C31E">
          <v:shape id="_x0000_i1036" type="#_x0000_t75" style="width:358.5pt;height:221.25pt">
            <v:imagedata r:id="rId23" o:title="Abbildung 12"/>
          </v:shape>
        </w:pict>
      </w:r>
    </w:p>
    <w:p w14:paraId="48BF21D8" w14:textId="77777777" w:rsidR="00B20730" w:rsidRPr="000C03D8" w:rsidRDefault="00B20730" w:rsidP="00337758">
      <w:pPr>
        <w:pStyle w:val="Heading2"/>
        <w:spacing w:line="480" w:lineRule="auto"/>
        <w:jc w:val="both"/>
        <w:rPr>
          <w:rFonts w:ascii="Times New Roman" w:hAnsi="Times New Roman" w:cs="Times New Roman"/>
          <w:b/>
          <w:color w:val="auto"/>
          <w:sz w:val="28"/>
          <w:szCs w:val="28"/>
        </w:rPr>
      </w:pPr>
      <w:bookmarkStart w:id="71" w:name="_Toc102231176"/>
      <w:r w:rsidRPr="000C03D8">
        <w:rPr>
          <w:rFonts w:ascii="Times New Roman" w:hAnsi="Times New Roman" w:cs="Times New Roman"/>
          <w:b/>
          <w:color w:val="auto"/>
          <w:sz w:val="28"/>
          <w:szCs w:val="28"/>
        </w:rPr>
        <w:t>3.3 Explorative Analysen</w:t>
      </w:r>
      <w:bookmarkEnd w:id="71"/>
      <w:r w:rsidRPr="000C03D8">
        <w:rPr>
          <w:rFonts w:ascii="Times New Roman" w:hAnsi="Times New Roman" w:cs="Times New Roman"/>
          <w:b/>
          <w:color w:val="auto"/>
          <w:sz w:val="28"/>
          <w:szCs w:val="28"/>
        </w:rPr>
        <w:t xml:space="preserve"> </w:t>
      </w:r>
    </w:p>
    <w:p w14:paraId="678247AA" w14:textId="77777777"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xml:space="preserve">, der RMS und der aperiodische </w:t>
      </w:r>
      <w:r w:rsidR="00AD7E1B" w:rsidRPr="000C03D8">
        <w:rPr>
          <w:rFonts w:ascii="Times New Roman" w:hAnsi="Times New Roman" w:cs="Times New Roman"/>
          <w:sz w:val="24"/>
          <w:szCs w:val="24"/>
        </w:rPr>
        <w:lastRenderedPageBreak/>
        <w:t>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14:paraId="0C0429B1" w14:textId="77777777"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1</w:t>
      </w:r>
    </w:p>
    <w:p w14:paraId="16C0121E" w14:textId="77777777"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14:paraId="03C152CE" w14:textId="77777777" w:rsidTr="00F93364">
        <w:trPr>
          <w:trHeight w:hRule="exact" w:val="284"/>
        </w:trPr>
        <w:tc>
          <w:tcPr>
            <w:tcW w:w="2608" w:type="dxa"/>
          </w:tcPr>
          <w:p w14:paraId="6183BFD2" w14:textId="77777777" w:rsidR="00B112C9" w:rsidRPr="000C03D8" w:rsidRDefault="00B112C9" w:rsidP="00337758">
            <w:pPr>
              <w:spacing w:line="480" w:lineRule="auto"/>
              <w:jc w:val="both"/>
              <w:rPr>
                <w:rFonts w:ascii="Times New Roman" w:hAnsi="Times New Roman" w:cs="Times New Roman"/>
                <w:sz w:val="24"/>
                <w:szCs w:val="24"/>
              </w:rPr>
            </w:pPr>
            <w:commentRangeStart w:id="72"/>
          </w:p>
        </w:tc>
        <w:tc>
          <w:tcPr>
            <w:tcW w:w="2608" w:type="dxa"/>
          </w:tcPr>
          <w:p w14:paraId="1662BA9A"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Pr>
          <w:p w14:paraId="649D5B38"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14:paraId="0DB153BF" w14:textId="77777777" w:rsidTr="00F93364">
        <w:trPr>
          <w:trHeight w:hRule="exact" w:val="284"/>
        </w:trPr>
        <w:tc>
          <w:tcPr>
            <w:tcW w:w="2608" w:type="dxa"/>
          </w:tcPr>
          <w:p w14:paraId="2A926C0C" w14:textId="77777777" w:rsidR="00B112C9" w:rsidRPr="000C03D8" w:rsidRDefault="00B112C9"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Pr>
          <w:p w14:paraId="4E47DF93"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Pr>
          <w:p w14:paraId="3658F4BA"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14:paraId="0D4A49D3" w14:textId="77777777" w:rsidTr="00F93364">
        <w:trPr>
          <w:trHeight w:hRule="exact" w:val="284"/>
        </w:trPr>
        <w:tc>
          <w:tcPr>
            <w:tcW w:w="2608" w:type="dxa"/>
          </w:tcPr>
          <w:p w14:paraId="66E6877F"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14:paraId="34E90D6C"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14:paraId="6BB4AC7E"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14:paraId="21B6AFB0" w14:textId="77777777" w:rsidTr="00F93364">
        <w:trPr>
          <w:trHeight w:hRule="exact" w:val="284"/>
        </w:trPr>
        <w:tc>
          <w:tcPr>
            <w:tcW w:w="2608" w:type="dxa"/>
          </w:tcPr>
          <w:p w14:paraId="75FED46D"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14:paraId="4C286351"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14:paraId="4476EEDF"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14:paraId="085336B3" w14:textId="77777777" w:rsidTr="00F93364">
        <w:trPr>
          <w:trHeight w:hRule="exact" w:val="284"/>
        </w:trPr>
        <w:tc>
          <w:tcPr>
            <w:tcW w:w="2608" w:type="dxa"/>
          </w:tcPr>
          <w:p w14:paraId="787EC222"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14:paraId="31EA9255"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14:paraId="0EFC83A6"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14:paraId="7D5677A5" w14:textId="77777777" w:rsidTr="00F93364">
        <w:trPr>
          <w:trHeight w:hRule="exact" w:val="284"/>
        </w:trPr>
        <w:tc>
          <w:tcPr>
            <w:tcW w:w="2608" w:type="dxa"/>
          </w:tcPr>
          <w:p w14:paraId="7B6617C3"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14:paraId="16AA9086"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14:paraId="287721BF"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14:paraId="7DF56FD1" w14:textId="77777777" w:rsidTr="00F93364">
        <w:trPr>
          <w:trHeight w:hRule="exact" w:val="284"/>
        </w:trPr>
        <w:tc>
          <w:tcPr>
            <w:tcW w:w="2608" w:type="dxa"/>
          </w:tcPr>
          <w:p w14:paraId="7938FE48"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14:paraId="1A800E6A"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14:paraId="3DB5AE88" w14:textId="77777777"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commentRangeEnd w:id="72"/>
            <w:r w:rsidR="00A46537">
              <w:rPr>
                <w:rStyle w:val="CommentReference"/>
              </w:rPr>
              <w:commentReference w:id="72"/>
            </w:r>
          </w:p>
        </w:tc>
      </w:tr>
    </w:tbl>
    <w:p w14:paraId="4BCFB204" w14:textId="77777777" w:rsidR="00F93364" w:rsidRPr="000C03D8" w:rsidRDefault="00F93364" w:rsidP="00337758">
      <w:pPr>
        <w:spacing w:line="480" w:lineRule="auto"/>
        <w:jc w:val="both"/>
        <w:rPr>
          <w:rFonts w:ascii="Times New Roman" w:hAnsi="Times New Roman" w:cs="Times New Roman"/>
          <w:sz w:val="24"/>
          <w:szCs w:val="24"/>
        </w:rPr>
      </w:pPr>
    </w:p>
    <w:p w14:paraId="79ED1E7D" w14:textId="77777777"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14:paraId="18B795DA" w14:textId="77777777"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14:paraId="55FC8A29" w14:textId="77777777" w:rsidR="00F93364"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1B183FDA">
          <v:shape id="_x0000_i1037" type="#_x0000_t75" style="width:349.5pt;height:216.75pt">
            <v:imagedata r:id="rId24" o:title="Abbildung 13"/>
          </v:shape>
        </w:pict>
      </w:r>
    </w:p>
    <w:p w14:paraId="544D290D" w14:textId="77777777"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14:paraId="2F2CAF9D" w14:textId="77777777"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14:paraId="6059F658" w14:textId="77777777" w:rsidR="00A235A2" w:rsidRPr="000C03D8" w:rsidRDefault="00830B9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F-</w:t>
      </w:r>
      <w:r w:rsidR="00CB2B9C" w:rsidRPr="000C03D8">
        <w:rPr>
          <w:rFonts w:ascii="Times New Roman" w:hAnsi="Times New Roman" w:cs="Times New Roman"/>
          <w:i/>
          <w:sz w:val="24"/>
          <w:szCs w:val="24"/>
        </w:rPr>
        <w:t>Tests für die Regressionsm</w:t>
      </w:r>
      <w:r w:rsidRPr="000C03D8">
        <w:rPr>
          <w:rFonts w:ascii="Times New Roman" w:hAnsi="Times New Roman" w:cs="Times New Roman"/>
          <w:i/>
          <w:sz w:val="24"/>
          <w:szCs w:val="24"/>
        </w:rPr>
        <w:t xml:space="preserve">odelle der </w:t>
      </w:r>
      <w:proofErr w:type="spellStart"/>
      <w:r w:rsidRPr="000C03D8">
        <w:rPr>
          <w:rFonts w:ascii="Times New Roman" w:hAnsi="Times New Roman" w:cs="Times New Roman"/>
          <w:i/>
          <w:sz w:val="24"/>
          <w:szCs w:val="24"/>
        </w:rPr>
        <w:t>step</w:t>
      </w:r>
      <w:proofErr w:type="spellEnd"/>
      <w:r w:rsidRPr="000C03D8">
        <w:rPr>
          <w:rFonts w:ascii="Times New Roman" w:hAnsi="Times New Roman" w:cs="Times New Roman"/>
          <w:i/>
          <w:sz w:val="24"/>
          <w:szCs w:val="24"/>
        </w:rPr>
        <w:t>-down Strateg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14:paraId="41A50B91" w14:textId="77777777" w:rsidTr="00BA19F1">
        <w:trPr>
          <w:trHeight w:hRule="exact" w:val="284"/>
        </w:trPr>
        <w:tc>
          <w:tcPr>
            <w:tcW w:w="2608" w:type="dxa"/>
          </w:tcPr>
          <w:p w14:paraId="764C85C7" w14:textId="77777777" w:rsidR="00A235A2" w:rsidRPr="000C03D8" w:rsidRDefault="00A235A2" w:rsidP="00337758">
            <w:pPr>
              <w:spacing w:line="480" w:lineRule="auto"/>
              <w:jc w:val="both"/>
              <w:rPr>
                <w:rFonts w:ascii="Times New Roman" w:hAnsi="Times New Roman" w:cs="Times New Roman"/>
                <w:sz w:val="24"/>
                <w:szCs w:val="24"/>
              </w:rPr>
            </w:pPr>
          </w:p>
        </w:tc>
        <w:tc>
          <w:tcPr>
            <w:tcW w:w="2608" w:type="dxa"/>
          </w:tcPr>
          <w:p w14:paraId="70B50E23" w14:textId="77777777"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Pr>
          <w:p w14:paraId="6CEC55D0" w14:textId="77777777"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14:paraId="13FB30C2" w14:textId="77777777" w:rsidTr="00BA19F1">
        <w:trPr>
          <w:trHeight w:hRule="exact" w:val="284"/>
        </w:trPr>
        <w:tc>
          <w:tcPr>
            <w:tcW w:w="2608" w:type="dxa"/>
          </w:tcPr>
          <w:p w14:paraId="73B98F04" w14:textId="77777777"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14:paraId="30B08863" w14:textId="77777777"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Pr>
          <w:p w14:paraId="7F6D0239"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14:paraId="0267A212" w14:textId="77777777" w:rsidTr="00BA19F1">
        <w:trPr>
          <w:trHeight w:hRule="exact" w:val="284"/>
        </w:trPr>
        <w:tc>
          <w:tcPr>
            <w:tcW w:w="2608" w:type="dxa"/>
          </w:tcPr>
          <w:p w14:paraId="268A3342" w14:textId="77777777"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14:paraId="1EDD27F8" w14:textId="77777777"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14:paraId="25532964"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14:paraId="2D2B0D7D" w14:textId="77777777" w:rsidTr="00BA19F1">
        <w:trPr>
          <w:trHeight w:hRule="exact" w:val="284"/>
        </w:trPr>
        <w:tc>
          <w:tcPr>
            <w:tcW w:w="2608" w:type="dxa"/>
          </w:tcPr>
          <w:p w14:paraId="5CC13D9E" w14:textId="77777777"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14:paraId="7C65AF43"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14:paraId="64019E84"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14:paraId="2F384879" w14:textId="77777777" w:rsidTr="00BA19F1">
        <w:trPr>
          <w:trHeight w:hRule="exact" w:val="284"/>
        </w:trPr>
        <w:tc>
          <w:tcPr>
            <w:tcW w:w="2608" w:type="dxa"/>
          </w:tcPr>
          <w:p w14:paraId="67B13E96" w14:textId="77777777"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14:paraId="15BAF9F4"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14:paraId="4113C9FA"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14:paraId="2AD52BBB" w14:textId="77777777" w:rsidTr="00BA19F1">
        <w:trPr>
          <w:trHeight w:hRule="exact" w:val="284"/>
        </w:trPr>
        <w:tc>
          <w:tcPr>
            <w:tcW w:w="2608" w:type="dxa"/>
          </w:tcPr>
          <w:p w14:paraId="1D411CD5" w14:textId="77777777"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14:paraId="65FBC6CE"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14:paraId="0706CC38" w14:textId="77777777"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14:paraId="4EFB5EED" w14:textId="77777777"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 &lt;0.0001; **: &lt;0.001; *: 0.05</w:t>
      </w:r>
    </w:p>
    <w:p w14:paraId="1C759A91" w14:textId="77777777"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w:t>
      </w:r>
      <w:r w:rsidR="00C56B62" w:rsidRPr="000C03D8">
        <w:rPr>
          <w:rFonts w:ascii="Times New Roman" w:hAnsi="Times New Roman" w:cs="Times New Roman"/>
          <w:sz w:val="24"/>
          <w:szCs w:val="24"/>
        </w:rPr>
        <w:lastRenderedPageBreak/>
        <w:t xml:space="preserve">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14:paraId="66B778CD" w14:textId="77777777"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14:paraId="27A23F4B" w14:textId="77777777"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14:paraId="1662EC87" w14:textId="77777777" w:rsidR="00CB2B9C" w:rsidRPr="000C03D8" w:rsidRDefault="002E25FD" w:rsidP="00337758">
      <w:pPr>
        <w:spacing w:line="480" w:lineRule="auto"/>
        <w:jc w:val="both"/>
        <w:rPr>
          <w:rFonts w:ascii="Times New Roman" w:hAnsi="Times New Roman" w:cs="Times New Roman"/>
          <w:sz w:val="24"/>
          <w:szCs w:val="24"/>
        </w:rPr>
      </w:pPr>
      <w:commentRangeStart w:id="73"/>
      <w:r>
        <w:rPr>
          <w:rFonts w:ascii="Times New Roman" w:hAnsi="Times New Roman" w:cs="Times New Roman"/>
          <w:sz w:val="24"/>
          <w:szCs w:val="24"/>
        </w:rPr>
        <w:pict w14:anchorId="0C563B88">
          <v:shape id="_x0000_i1038" type="#_x0000_t75" style="width:453pt;height:280.5pt">
            <v:imagedata r:id="rId25" o:title="Abbildung 14"/>
          </v:shape>
        </w:pict>
      </w:r>
      <w:commentRangeEnd w:id="73"/>
      <w:r w:rsidR="00A46537">
        <w:rPr>
          <w:rStyle w:val="CommentReference"/>
        </w:rPr>
        <w:commentReference w:id="73"/>
      </w:r>
    </w:p>
    <w:p w14:paraId="6C18A712" w14:textId="77777777" w:rsidR="002C2F0B" w:rsidRPr="000C03D8" w:rsidRDefault="002C2F0B" w:rsidP="00337758">
      <w:pPr>
        <w:spacing w:line="480" w:lineRule="auto"/>
        <w:jc w:val="both"/>
        <w:rPr>
          <w:rFonts w:ascii="Times New Roman" w:hAnsi="Times New Roman" w:cs="Times New Roman"/>
          <w:sz w:val="24"/>
          <w:szCs w:val="24"/>
        </w:rPr>
      </w:pPr>
    </w:p>
    <w:p w14:paraId="08CE47F1" w14:textId="77777777"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est für 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14:paraId="6CAA9954" w14:textId="77777777"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Boxplots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14:paraId="67C90EDE" w14:textId="77777777" w:rsidR="002B2F2C" w:rsidRPr="000C03D8" w:rsidRDefault="002B2F2C" w:rsidP="00337758">
      <w:pPr>
        <w:spacing w:line="480" w:lineRule="auto"/>
        <w:jc w:val="both"/>
        <w:rPr>
          <w:rFonts w:ascii="Times New Roman" w:hAnsi="Times New Roman" w:cs="Times New Roman"/>
          <w:b/>
          <w:sz w:val="24"/>
          <w:szCs w:val="24"/>
        </w:rPr>
      </w:pPr>
    </w:p>
    <w:p w14:paraId="274C5575" w14:textId="77777777"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14:paraId="3677382E" w14:textId="77777777" w:rsidR="002C2F0B" w:rsidRPr="000C03D8" w:rsidRDefault="002C2F0B"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Boxplots zum Vergleich der Betapower in der Bedingung „nah“ und der Bedingung „fern“ für das originale Powerspektrum ohne Abzug der aperiodischen Komponente</w:t>
      </w:r>
    </w:p>
    <w:p w14:paraId="16B30BEA" w14:textId="77777777" w:rsidR="002C2F0B"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63367FC2">
          <v:shape id="_x0000_i1039" type="#_x0000_t75" style="width:422.25pt;height:261.75pt">
            <v:imagedata r:id="rId26"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14:paraId="6DDCC342" w14:textId="77777777" w:rsidR="00103A37" w:rsidRPr="000C03D8" w:rsidRDefault="00103A37" w:rsidP="00337758">
      <w:pPr>
        <w:pStyle w:val="Heading1"/>
        <w:spacing w:line="480" w:lineRule="auto"/>
        <w:jc w:val="center"/>
        <w:rPr>
          <w:rFonts w:ascii="Times New Roman" w:hAnsi="Times New Roman" w:cs="Times New Roman"/>
          <w:b/>
          <w:color w:val="auto"/>
        </w:rPr>
      </w:pPr>
      <w:bookmarkStart w:id="74" w:name="_Toc102231177"/>
      <w:r w:rsidRPr="000C03D8">
        <w:rPr>
          <w:rFonts w:ascii="Times New Roman" w:hAnsi="Times New Roman" w:cs="Times New Roman"/>
          <w:b/>
          <w:color w:val="auto"/>
        </w:rPr>
        <w:t>4. Diskussion</w:t>
      </w:r>
      <w:bookmarkEnd w:id="74"/>
    </w:p>
    <w:p w14:paraId="493B9E1B" w14:textId="77777777"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09709E">
        <w:rPr>
          <w:rFonts w:ascii="Times New Roman" w:hAnsi="Times New Roman" w:cs="Times New Roman"/>
          <w:sz w:val="24"/>
          <w:szCs w:val="24"/>
        </w:rPr>
        <w:t xml:space="preserve"> </w:t>
      </w:r>
      <w:commentRangeStart w:id="75"/>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289yKkYQ","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commentRangeEnd w:id="75"/>
      <w:r w:rsidR="00A46537">
        <w:rPr>
          <w:rStyle w:val="CommentReference"/>
        </w:rPr>
        <w:commentReference w:id="75"/>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dorsolateral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 xml:space="preserve">omotorische Zentrum </w:t>
      </w:r>
      <w:r w:rsidR="004D5968" w:rsidRPr="000C03D8">
        <w:rPr>
          <w:rFonts w:ascii="Times New Roman" w:hAnsi="Times New Roman" w:cs="Times New Roman"/>
          <w:sz w:val="24"/>
          <w:szCs w:val="24"/>
        </w:rPr>
        <w:lastRenderedPageBreak/>
        <w:t>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das oszillatorisch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14:paraId="0F2D57A4" w14:textId="77777777" w:rsidR="00473C73" w:rsidRPr="00473C73" w:rsidRDefault="00473C73" w:rsidP="00473C73">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14:paraId="5987DC48" w14:textId="77777777"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um die Nähe zum dorsolateralen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 xml:space="preserve">in der Nähe </w:t>
      </w:r>
      <w:r w:rsidR="007973F5" w:rsidRPr="000C03D8">
        <w:rPr>
          <w:rFonts w:ascii="Times New Roman" w:hAnsi="Times New Roman" w:cs="Times New Roman"/>
          <w:sz w:val="24"/>
          <w:szCs w:val="24"/>
        </w:rPr>
        <w:lastRenderedPageBreak/>
        <w:t>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Dass die Betapower in der Nähe der Zielposition nicht signifikant größer ist als in weiter Entfernung von der Zielposition, ist unerwartet, da diese Information bereits gut nachgewiesen werden konnte und ebenfalls während der Operation genutzt wird, um die Nähe zum dorsolateralen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14:paraId="4C1AAEB7" w14:textId="77777777" w:rsidR="003F5D4B" w:rsidRPr="003F5D4B" w:rsidRDefault="003F5D4B" w:rsidP="003F5D4B">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14:paraId="36AD8649" w14:textId="77777777"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w:t>
      </w:r>
      <w:r w:rsidR="004D0B8A" w:rsidRPr="000C03D8">
        <w:rPr>
          <w:rFonts w:ascii="Times New Roman" w:hAnsi="Times New Roman" w:cs="Times New Roman"/>
          <w:sz w:val="24"/>
          <w:szCs w:val="24"/>
        </w:rPr>
        <w:lastRenderedPageBreak/>
        <w:t>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14:paraId="3A057643" w14:textId="77777777" w:rsidR="000823D8" w:rsidRPr="000823D8" w:rsidRDefault="000823D8" w:rsidP="000823D8">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14:paraId="7E96B6B6" w14:textId="77777777"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w:t>
      </w:r>
      <w:r w:rsidR="00B73E19" w:rsidRPr="000C03D8">
        <w:rPr>
          <w:rFonts w:ascii="Times New Roman" w:hAnsi="Times New Roman" w:cs="Times New Roman"/>
          <w:sz w:val="24"/>
          <w:szCs w:val="24"/>
        </w:rPr>
        <w:lastRenderedPageBreak/>
        <w:t xml:space="preserve">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14:paraId="76EC642B" w14:textId="77777777"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14:paraId="65CBAFCB" w14:textId="77777777" w:rsidR="00EF4228" w:rsidRPr="00EF4228" w:rsidRDefault="00EF4228" w:rsidP="00EF4228">
      <w:pPr>
        <w:pStyle w:val="Heading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commentRangeStart w:id="76"/>
      <w:r>
        <w:rPr>
          <w:rFonts w:ascii="Times New Roman" w:hAnsi="Times New Roman" w:cs="Times New Roman"/>
          <w:b/>
          <w:color w:val="auto"/>
          <w:sz w:val="28"/>
          <w:szCs w:val="28"/>
        </w:rPr>
        <w:t xml:space="preserve">Limitationen </w:t>
      </w:r>
      <w:commentRangeEnd w:id="76"/>
      <w:r w:rsidR="004E3621">
        <w:rPr>
          <w:rStyle w:val="CommentReference"/>
          <w:rFonts w:asciiTheme="minorHAnsi" w:eastAsiaTheme="minorHAnsi" w:hAnsiTheme="minorHAnsi" w:cstheme="minorBidi"/>
          <w:color w:val="auto"/>
        </w:rPr>
        <w:commentReference w:id="76"/>
      </w:r>
      <w:r>
        <w:rPr>
          <w:rFonts w:ascii="Times New Roman" w:hAnsi="Times New Roman" w:cs="Times New Roman"/>
          <w:b/>
          <w:color w:val="auto"/>
          <w:sz w:val="28"/>
          <w:szCs w:val="28"/>
        </w:rPr>
        <w:t>und Stärken</w:t>
      </w:r>
    </w:p>
    <w:p w14:paraId="5223E76C" w14:textId="77777777"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Das bedeutet, dass durch einen 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t>
      </w:r>
      <w:r w:rsidR="00927A54" w:rsidRPr="000C03D8">
        <w:rPr>
          <w:rFonts w:ascii="Times New Roman" w:hAnsi="Times New Roman" w:cs="Times New Roman"/>
          <w:sz w:val="24"/>
          <w:szCs w:val="24"/>
        </w:rPr>
        <w:lastRenderedPageBreak/>
        <w:t>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14:paraId="4671EA8F" w14:textId="77777777"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14:paraId="1B403F00" w14:textId="77777777"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14:paraId="0ABDAEAE" w14:textId="77777777" w:rsidR="00CE7F88" w:rsidRPr="000C03D8" w:rsidRDefault="002E25FD"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w14:anchorId="3CD02DE3">
          <v:shape id="_x0000_i1040" type="#_x0000_t75" style="width:422.25pt;height:261pt">
            <v:imagedata r:id="rId27" o:title="Abbildung 16"/>
          </v:shape>
        </w:pict>
      </w:r>
    </w:p>
    <w:p w14:paraId="29E30E39" w14:textId="77777777"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14:paraId="06A55F5A" w14:textId="77777777"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14:paraId="1147AD7B" w14:textId="77777777"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7</w:t>
      </w:r>
    </w:p>
    <w:p w14:paraId="05D6FA7D" w14:textId="77777777"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Boxplots zum Vergleich der Betapower in der Bedingung „nah“ und der Bedingung „fern“ ohne Bereinigung der Datensätze, die eine schlechte Schätzung gezeigt haben</w:t>
      </w:r>
    </w:p>
    <w:p w14:paraId="235446BB" w14:textId="77777777" w:rsidR="006A7F34" w:rsidRPr="000C03D8" w:rsidRDefault="002E25FD"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w14:anchorId="197D3356">
          <v:shape id="_x0000_i1041" type="#_x0000_t75" style="width:348.75pt;height:3in">
            <v:imagedata r:id="rId28" o:title="Abbildung 17"/>
          </v:shape>
        </w:pict>
      </w:r>
    </w:p>
    <w:p w14:paraId="732A4C0C" w14:textId="77777777"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14:paraId="38B45994" w14:textId="77777777"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14:paraId="79DD47EC" w14:textId="77777777"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8</w:t>
      </w:r>
    </w:p>
    <w:p w14:paraId="391D1BAD" w14:textId="77777777"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14:paraId="2CBB87E7" w14:textId="77777777" w:rsidR="006A7F34" w:rsidRPr="000C03D8" w:rsidRDefault="002E25FD"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w14:anchorId="732723DC">
          <v:shape id="_x0000_i1042" type="#_x0000_t75" style="width:400.5pt;height:174.75pt">
            <v:imagedata r:id="rId29" o:title="Abbildung 18"/>
          </v:shape>
        </w:pict>
      </w:r>
    </w:p>
    <w:p w14:paraId="31596A68" w14:textId="77777777"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14:paraId="4E53E82E" w14:textId="77777777"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14:paraId="03FF02BC" w14:textId="77777777" w:rsidR="009E6828" w:rsidRPr="000C03D8" w:rsidRDefault="002E25FD"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w14:anchorId="3F97A2E9">
          <v:shape id="_x0000_i1043" type="#_x0000_t75" style="width:405pt;height:179.25pt">
            <v:imagedata r:id="rId30" o:title="Abbildung 19"/>
          </v:shape>
        </w:pict>
      </w:r>
    </w:p>
    <w:p w14:paraId="6918877D" w14:textId="77777777"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14:paraId="6D12B228" w14:textId="77777777"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14:paraId="01498A04" w14:textId="77777777"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commentRangeStart w:id="77"/>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xml:space="preserve">. </w:t>
      </w:r>
      <w:commentRangeEnd w:id="77"/>
      <w:r w:rsidR="004E3621">
        <w:rPr>
          <w:rStyle w:val="CommentReference"/>
        </w:rPr>
        <w:commentReference w:id="77"/>
      </w:r>
      <w:r w:rsidRPr="000C03D8">
        <w:rPr>
          <w:rFonts w:ascii="Times New Roman" w:hAnsi="Times New Roman" w:cs="Times New Roman"/>
          <w:sz w:val="24"/>
          <w:szCs w:val="24"/>
        </w:rPr>
        <w:t xml:space="preserve">Dies bildet eine gute Grundlage mit einem neuen, ähnlich großen </w:t>
      </w:r>
      <w:r w:rsidRPr="000C03D8">
        <w:rPr>
          <w:rFonts w:ascii="Times New Roman" w:hAnsi="Times New Roman" w:cs="Times New Roman"/>
          <w:sz w:val="24"/>
          <w:szCs w:val="24"/>
        </w:rPr>
        <w:lastRenderedPageBreak/>
        <w:t>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14:paraId="7D407B10" w14:textId="77777777" w:rsidR="003B4106" w:rsidRPr="000C03D8" w:rsidRDefault="003B4106" w:rsidP="00337758">
      <w:pPr>
        <w:pStyle w:val="Heading1"/>
        <w:spacing w:line="480" w:lineRule="auto"/>
        <w:jc w:val="center"/>
        <w:rPr>
          <w:rFonts w:ascii="Times New Roman" w:hAnsi="Times New Roman" w:cs="Times New Roman"/>
          <w:b/>
          <w:color w:val="auto"/>
        </w:rPr>
      </w:pPr>
      <w:bookmarkStart w:id="78" w:name="_Toc102231178"/>
      <w:r w:rsidRPr="000C03D8">
        <w:rPr>
          <w:rFonts w:ascii="Times New Roman" w:hAnsi="Times New Roman" w:cs="Times New Roman"/>
          <w:b/>
          <w:color w:val="auto"/>
        </w:rPr>
        <w:t>Fazit</w:t>
      </w:r>
      <w:bookmarkEnd w:id="78"/>
    </w:p>
    <w:p w14:paraId="2DBE1D2F" w14:textId="77777777"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14:paraId="71726991" w14:textId="77777777"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14:paraId="4D48C32E" w14:textId="77777777" w:rsidR="00F9011C" w:rsidRPr="000C03D8" w:rsidRDefault="00BD0535" w:rsidP="00337758">
      <w:pPr>
        <w:pStyle w:val="Heading1"/>
        <w:spacing w:line="480" w:lineRule="auto"/>
        <w:jc w:val="center"/>
        <w:rPr>
          <w:rFonts w:ascii="Times New Roman" w:hAnsi="Times New Roman" w:cs="Times New Roman"/>
          <w:b/>
          <w:color w:val="auto"/>
        </w:rPr>
      </w:pPr>
      <w:bookmarkStart w:id="79"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79"/>
    </w:p>
    <w:p w14:paraId="7B749DF0" w14:textId="77777777" w:rsidR="005F0C08" w:rsidRPr="0019788E" w:rsidRDefault="00D26C2C"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fldChar w:fldCharType="begin"/>
      </w:r>
      <w:r w:rsidR="00D556BB" w:rsidRPr="002E25FD">
        <w:rPr>
          <w:rFonts w:ascii="Times New Roman" w:hAnsi="Times New Roman" w:cs="Times New Roman"/>
          <w:sz w:val="24"/>
          <w:szCs w:val="24"/>
        </w:rPr>
        <w:instrText xml:space="preserve"> ADDIN ZOTERO_BIBL {"uncited":[],"omitted":[],"custom":[]} CSL_BIBLIOGRAPHY </w:instrText>
      </w:r>
      <w:r w:rsidRPr="0019788E">
        <w:rPr>
          <w:rFonts w:ascii="Times New Roman" w:hAnsi="Times New Roman" w:cs="Times New Roman"/>
          <w:sz w:val="24"/>
          <w:szCs w:val="24"/>
          <w:lang w:val="en-US"/>
        </w:rPr>
        <w:fldChar w:fldCharType="separate"/>
      </w:r>
      <w:proofErr w:type="spellStart"/>
      <w:r w:rsidR="005F0C08" w:rsidRPr="002E25FD">
        <w:rPr>
          <w:rFonts w:ascii="Times New Roman" w:hAnsi="Times New Roman" w:cs="Times New Roman"/>
          <w:sz w:val="24"/>
          <w:szCs w:val="24"/>
        </w:rPr>
        <w:t>Abosch</w:t>
      </w:r>
      <w:proofErr w:type="spellEnd"/>
      <w:r w:rsidR="005F0C08" w:rsidRPr="002E25FD">
        <w:rPr>
          <w:rFonts w:ascii="Times New Roman" w:hAnsi="Times New Roman" w:cs="Times New Roman"/>
          <w:sz w:val="24"/>
          <w:szCs w:val="24"/>
        </w:rPr>
        <w:t xml:space="preserve">, A., Timmermann, L., </w:t>
      </w:r>
      <w:proofErr w:type="spellStart"/>
      <w:r w:rsidR="005F0C08" w:rsidRPr="002E25FD">
        <w:rPr>
          <w:rFonts w:ascii="Times New Roman" w:hAnsi="Times New Roman" w:cs="Times New Roman"/>
          <w:sz w:val="24"/>
          <w:szCs w:val="24"/>
        </w:rPr>
        <w:t>Bartley</w:t>
      </w:r>
      <w:proofErr w:type="spellEnd"/>
      <w:r w:rsidR="005F0C08" w:rsidRPr="002E25FD">
        <w:rPr>
          <w:rFonts w:ascii="Times New Roman" w:hAnsi="Times New Roman" w:cs="Times New Roman"/>
          <w:sz w:val="24"/>
          <w:szCs w:val="24"/>
        </w:rPr>
        <w:t xml:space="preserve">, S., </w:t>
      </w:r>
      <w:proofErr w:type="spellStart"/>
      <w:r w:rsidR="005F0C08" w:rsidRPr="002E25FD">
        <w:rPr>
          <w:rFonts w:ascii="Times New Roman" w:hAnsi="Times New Roman" w:cs="Times New Roman"/>
          <w:sz w:val="24"/>
          <w:szCs w:val="24"/>
        </w:rPr>
        <w:t>Rietkerk</w:t>
      </w:r>
      <w:proofErr w:type="spellEnd"/>
      <w:r w:rsidR="005F0C08" w:rsidRPr="002E25FD">
        <w:rPr>
          <w:rFonts w:ascii="Times New Roman" w:hAnsi="Times New Roman" w:cs="Times New Roman"/>
          <w:sz w:val="24"/>
          <w:szCs w:val="24"/>
        </w:rPr>
        <w:t xml:space="preserve">, H. G., Whiting, D., Connolly, P. J., </w:t>
      </w:r>
      <w:proofErr w:type="spellStart"/>
      <w:r w:rsidR="005F0C08" w:rsidRPr="002E25FD">
        <w:rPr>
          <w:rFonts w:ascii="Times New Roman" w:hAnsi="Times New Roman" w:cs="Times New Roman"/>
          <w:sz w:val="24"/>
          <w:szCs w:val="24"/>
        </w:rPr>
        <w:t>Lanctin</w:t>
      </w:r>
      <w:proofErr w:type="spellEnd"/>
      <w:r w:rsidR="005F0C08" w:rsidRPr="002E25FD">
        <w:rPr>
          <w:rFonts w:ascii="Times New Roman" w:hAnsi="Times New Roman" w:cs="Times New Roman"/>
          <w:sz w:val="24"/>
          <w:szCs w:val="24"/>
        </w:rPr>
        <w:t xml:space="preserve">, D., &amp; </w:t>
      </w:r>
      <w:proofErr w:type="spellStart"/>
      <w:r w:rsidR="005F0C08" w:rsidRPr="002E25FD">
        <w:rPr>
          <w:rFonts w:ascii="Times New Roman" w:hAnsi="Times New Roman" w:cs="Times New Roman"/>
          <w:sz w:val="24"/>
          <w:szCs w:val="24"/>
        </w:rPr>
        <w:t>Hariz</w:t>
      </w:r>
      <w:proofErr w:type="spellEnd"/>
      <w:r w:rsidR="005F0C08" w:rsidRPr="002E25FD">
        <w:rPr>
          <w:rFonts w:ascii="Times New Roman" w:hAnsi="Times New Roman" w:cs="Times New Roman"/>
          <w:sz w:val="24"/>
          <w:szCs w:val="24"/>
        </w:rPr>
        <w:t xml:space="preserve">, M. I. (2013). </w:t>
      </w:r>
      <w:r w:rsidR="005F0C08" w:rsidRPr="0019788E">
        <w:rPr>
          <w:rFonts w:ascii="Times New Roman" w:hAnsi="Times New Roman" w:cs="Times New Roman"/>
          <w:sz w:val="24"/>
          <w:szCs w:val="24"/>
          <w:lang w:val="en-US"/>
        </w:rPr>
        <w:t xml:space="preserve">An International Survey of Deep Brain Stimulation Procedural Steps. </w:t>
      </w:r>
      <w:r w:rsidR="005F0C08" w:rsidRPr="0019788E">
        <w:rPr>
          <w:rFonts w:ascii="Times New Roman" w:hAnsi="Times New Roman" w:cs="Times New Roman"/>
          <w:i/>
          <w:iCs/>
          <w:sz w:val="24"/>
          <w:szCs w:val="24"/>
          <w:lang w:val="en-US"/>
        </w:rPr>
        <w:t>Stereotactic and Functional Neurosurgery</w:t>
      </w:r>
      <w:r w:rsidR="005F0C08" w:rsidRPr="0019788E">
        <w:rPr>
          <w:rFonts w:ascii="Times New Roman" w:hAnsi="Times New Roman" w:cs="Times New Roman"/>
          <w:sz w:val="24"/>
          <w:szCs w:val="24"/>
          <w:lang w:val="en-US"/>
        </w:rPr>
        <w:t xml:space="preserve">, </w:t>
      </w:r>
      <w:r w:rsidR="005F0C08" w:rsidRPr="0019788E">
        <w:rPr>
          <w:rFonts w:ascii="Times New Roman" w:hAnsi="Times New Roman" w:cs="Times New Roman"/>
          <w:i/>
          <w:iCs/>
          <w:sz w:val="24"/>
          <w:szCs w:val="24"/>
          <w:lang w:val="en-US"/>
        </w:rPr>
        <w:t>91</w:t>
      </w:r>
      <w:r w:rsidR="005F0C08" w:rsidRPr="0019788E">
        <w:rPr>
          <w:rFonts w:ascii="Times New Roman" w:hAnsi="Times New Roman" w:cs="Times New Roman"/>
          <w:sz w:val="24"/>
          <w:szCs w:val="24"/>
          <w:lang w:val="en-US"/>
        </w:rPr>
        <w:t>(1), 1–11. https://doi.org/10.1159/000343207</w:t>
      </w:r>
    </w:p>
    <w:p w14:paraId="43DC0569"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Balestrino, R., &amp; Schapira, A. H. V. (2020). Parkinson disease. </w:t>
      </w:r>
      <w:r w:rsidRPr="0019788E">
        <w:rPr>
          <w:rFonts w:ascii="Times New Roman" w:hAnsi="Times New Roman" w:cs="Times New Roman"/>
          <w:i/>
          <w:iCs/>
          <w:sz w:val="24"/>
          <w:szCs w:val="24"/>
          <w:lang w:val="en-US"/>
        </w:rPr>
        <w:t>European 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7</w:t>
      </w:r>
      <w:r w:rsidRPr="0019788E">
        <w:rPr>
          <w:rFonts w:ascii="Times New Roman" w:hAnsi="Times New Roman" w:cs="Times New Roman"/>
          <w:sz w:val="24"/>
          <w:szCs w:val="24"/>
          <w:lang w:val="en-US"/>
        </w:rPr>
        <w:t>(1), 27–42. https://doi.org/10.1111/ene.14108</w:t>
      </w:r>
    </w:p>
    <w:p w14:paraId="6AC8657C"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Bates, D., Mächler, M., Bolker, B., &amp; Walker, S. (2015). </w:t>
      </w:r>
      <w:r w:rsidRPr="0019788E">
        <w:rPr>
          <w:rFonts w:ascii="Times New Roman" w:hAnsi="Times New Roman" w:cs="Times New Roman"/>
          <w:sz w:val="24"/>
          <w:szCs w:val="24"/>
          <w:lang w:val="en-US"/>
        </w:rPr>
        <w:t xml:space="preserve">Fitting Linear Mixed-Effects Models Using </w:t>
      </w:r>
      <w:r w:rsidRPr="0019788E">
        <w:rPr>
          <w:rFonts w:ascii="Times New Roman" w:hAnsi="Times New Roman" w:cs="Times New Roman"/>
          <w:b/>
          <w:bCs/>
          <w:sz w:val="24"/>
          <w:szCs w:val="24"/>
          <w:lang w:val="en-US"/>
        </w:rPr>
        <w:t>lme4</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Journal of Statistical Softwar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67</w:t>
      </w:r>
      <w:r w:rsidRPr="0019788E">
        <w:rPr>
          <w:rFonts w:ascii="Times New Roman" w:hAnsi="Times New Roman" w:cs="Times New Roman"/>
          <w:sz w:val="24"/>
          <w:szCs w:val="24"/>
          <w:lang w:val="en-US"/>
        </w:rPr>
        <w:t>(1). https://doi.org/10.18637/jss.v067.i01</w:t>
      </w:r>
    </w:p>
    <w:p w14:paraId="24EA25CF" w14:textId="77777777" w:rsidR="005F0C08" w:rsidRPr="0019788E" w:rsidRDefault="005F0C08" w:rsidP="005F0C08">
      <w:pPr>
        <w:pStyle w:val="Bibliography"/>
        <w:rPr>
          <w:rFonts w:ascii="Times New Roman" w:hAnsi="Times New Roman" w:cs="Times New Roman"/>
          <w:sz w:val="24"/>
          <w:szCs w:val="24"/>
        </w:rPr>
      </w:pPr>
      <w:r w:rsidRPr="0019788E">
        <w:rPr>
          <w:rFonts w:ascii="Times New Roman" w:hAnsi="Times New Roman" w:cs="Times New Roman"/>
          <w:sz w:val="24"/>
          <w:szCs w:val="24"/>
          <w:lang w:val="en-US"/>
        </w:rPr>
        <w:t xml:space="preserve">Benabid, A. L., Chabardes, S., Mitrofanis, J., &amp; Pollak, P. (2009). </w:t>
      </w:r>
      <w:r w:rsidRPr="0019788E">
        <w:rPr>
          <w:rFonts w:ascii="Times New Roman" w:hAnsi="Times New Roman" w:cs="Times New Roman"/>
          <w:i/>
          <w:iCs/>
          <w:sz w:val="24"/>
          <w:szCs w:val="24"/>
          <w:lang w:val="en-US"/>
        </w:rPr>
        <w:t>Deep brain stimulation of the subthalamic nucleus for the treatment of Parkinson’s diseas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rPr>
        <w:t>8</w:t>
      </w:r>
      <w:r w:rsidRPr="0019788E">
        <w:rPr>
          <w:rFonts w:ascii="Times New Roman" w:hAnsi="Times New Roman" w:cs="Times New Roman"/>
          <w:sz w:val="24"/>
          <w:szCs w:val="24"/>
        </w:rPr>
        <w:t>, 15.</w:t>
      </w:r>
    </w:p>
    <w:p w14:paraId="45B92F12"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Bloem, B. R., Okun, M. S., &amp; Klein, C. (2021). Parkinson’s disease. </w:t>
      </w:r>
      <w:r w:rsidRPr="0019788E">
        <w:rPr>
          <w:rFonts w:ascii="Times New Roman" w:hAnsi="Times New Roman" w:cs="Times New Roman"/>
          <w:i/>
          <w:iCs/>
          <w:sz w:val="24"/>
          <w:szCs w:val="24"/>
          <w:lang w:val="en-US"/>
        </w:rPr>
        <w:t>The Lancet</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97</w:t>
      </w:r>
      <w:r w:rsidRPr="0019788E">
        <w:rPr>
          <w:rFonts w:ascii="Times New Roman" w:hAnsi="Times New Roman" w:cs="Times New Roman"/>
          <w:sz w:val="24"/>
          <w:szCs w:val="24"/>
          <w:lang w:val="en-US"/>
        </w:rPr>
        <w:t>(10291), 2284–2303. https://doi.org/10.1016/S0140-6736(21)00218-X</w:t>
      </w:r>
    </w:p>
    <w:p w14:paraId="6C4F9A35"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19788E">
        <w:rPr>
          <w:rFonts w:ascii="Times New Roman" w:hAnsi="Times New Roman" w:cs="Times New Roman"/>
          <w:i/>
          <w:iCs/>
          <w:sz w:val="24"/>
          <w:szCs w:val="24"/>
          <w:lang w:val="en-US"/>
        </w:rPr>
        <w:t>Brain</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41</w:t>
      </w:r>
      <w:r w:rsidRPr="0019788E">
        <w:rPr>
          <w:rFonts w:ascii="Times New Roman" w:hAnsi="Times New Roman" w:cs="Times New Roman"/>
          <w:sz w:val="24"/>
          <w:szCs w:val="24"/>
          <w:lang w:val="en-US"/>
        </w:rPr>
        <w:t>(8), 2432–2444. https://doi.org/10.1093/brain/awy155</w:t>
      </w:r>
    </w:p>
    <w:p w14:paraId="44DBC6D5"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Buzsáki, G., Anastassiou, C. A., &amp; Koch, C. (2012). </w:t>
      </w:r>
      <w:r w:rsidRPr="0019788E">
        <w:rPr>
          <w:rFonts w:ascii="Times New Roman" w:hAnsi="Times New Roman" w:cs="Times New Roman"/>
          <w:sz w:val="24"/>
          <w:szCs w:val="24"/>
          <w:lang w:val="en-US"/>
        </w:rPr>
        <w:t xml:space="preserve">The origin of extracellular fields and currents—EEG, ECoG, LFP and spikes. </w:t>
      </w:r>
      <w:r w:rsidRPr="0019788E">
        <w:rPr>
          <w:rFonts w:ascii="Times New Roman" w:hAnsi="Times New Roman" w:cs="Times New Roman"/>
          <w:i/>
          <w:iCs/>
          <w:sz w:val="24"/>
          <w:szCs w:val="24"/>
          <w:lang w:val="en-US"/>
        </w:rPr>
        <w:t>Nature Reviews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6), 407–420. https://doi.org/10.1038/nrn3241</w:t>
      </w:r>
    </w:p>
    <w:p w14:paraId="3E67C2A7"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amp; Naidu, Y. (2008). Early Parkinson’s disease and non-motor issues. </w:t>
      </w:r>
      <w:r w:rsidRPr="0019788E">
        <w:rPr>
          <w:rFonts w:ascii="Times New Roman" w:hAnsi="Times New Roman" w:cs="Times New Roman"/>
          <w:i/>
          <w:iCs/>
          <w:sz w:val="24"/>
          <w:szCs w:val="24"/>
          <w:lang w:val="en-US"/>
        </w:rPr>
        <w:t>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55</w:t>
      </w:r>
      <w:r w:rsidRPr="0019788E">
        <w:rPr>
          <w:rFonts w:ascii="Times New Roman" w:hAnsi="Times New Roman" w:cs="Times New Roman"/>
          <w:sz w:val="24"/>
          <w:szCs w:val="24"/>
          <w:lang w:val="en-US"/>
        </w:rPr>
        <w:t>(S5), 33–38. https://doi.org/10.1007/s00415-008-5006-1</w:t>
      </w:r>
    </w:p>
    <w:p w14:paraId="2DA36260"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w:t>
      </w:r>
      <w:r w:rsidRPr="0019788E">
        <w:rPr>
          <w:rFonts w:ascii="Times New Roman" w:hAnsi="Times New Roman" w:cs="Times New Roman"/>
          <w:sz w:val="24"/>
          <w:szCs w:val="24"/>
          <w:lang w:val="en-US"/>
        </w:rPr>
        <w:lastRenderedPageBreak/>
        <w:t xml:space="preserve">nonmotor symptoms of Parkinson’s disease to health care professionals: An international study using the nonmotor symptoms questionnair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5</w:t>
      </w:r>
      <w:r w:rsidRPr="0019788E">
        <w:rPr>
          <w:rFonts w:ascii="Times New Roman" w:hAnsi="Times New Roman" w:cs="Times New Roman"/>
          <w:sz w:val="24"/>
          <w:szCs w:val="24"/>
          <w:lang w:val="en-US"/>
        </w:rPr>
        <w:t>(6), 704–709. https://doi.org/10.1002/mds.22868</w:t>
      </w:r>
    </w:p>
    <w:p w14:paraId="7001D151"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amp; Schapira, A. H. (2009). Non-motor symptoms of Parkinson’s disease: Dopaminergic pathophysiology and treatment.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w:t>
      </w:r>
      <w:r w:rsidRPr="0019788E">
        <w:rPr>
          <w:rFonts w:ascii="Times New Roman" w:hAnsi="Times New Roman" w:cs="Times New Roman"/>
          <w:sz w:val="24"/>
          <w:szCs w:val="24"/>
          <w:lang w:val="en-US"/>
        </w:rPr>
        <w:t>(5), 464–474. https://doi.org/10.1016/S1474-4422(09)70068-7</w:t>
      </w:r>
    </w:p>
    <w:p w14:paraId="10C8057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ohen, M. X. (2020). </w:t>
      </w:r>
      <w:r w:rsidRPr="0019788E">
        <w:rPr>
          <w:rFonts w:ascii="Times New Roman" w:hAnsi="Times New Roman" w:cs="Times New Roman"/>
          <w:i/>
          <w:iCs/>
          <w:sz w:val="24"/>
          <w:szCs w:val="24"/>
          <w:lang w:val="en-US"/>
        </w:rPr>
        <w:t>A data-driven method to identify frequency boundaries in multichannel electrophysiology data</w:t>
      </w:r>
      <w:r w:rsidRPr="0019788E">
        <w:rPr>
          <w:rFonts w:ascii="Times New Roman" w:hAnsi="Times New Roman" w:cs="Times New Roman"/>
          <w:sz w:val="24"/>
          <w:szCs w:val="24"/>
          <w:lang w:val="en-US"/>
        </w:rPr>
        <w:t xml:space="preserve"> [Preprint]. Neuroscience. https://doi.org/10.1101/2020.07.09.195784</w:t>
      </w:r>
    </w:p>
    <w:p w14:paraId="6486759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Parkinson’s Disease. </w:t>
      </w:r>
      <w:r w:rsidRPr="0019788E">
        <w:rPr>
          <w:rFonts w:ascii="Times New Roman" w:hAnsi="Times New Roman" w:cs="Times New Roman"/>
          <w:i/>
          <w:iCs/>
          <w:sz w:val="24"/>
          <w:szCs w:val="24"/>
          <w:lang w:val="en-US"/>
        </w:rPr>
        <w:t>The Journal of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18), 4830–4840. https://doi.org/10.1523/JNEUROSCI.2208-16.2017</w:t>
      </w:r>
    </w:p>
    <w:p w14:paraId="15599652" w14:textId="77777777" w:rsidR="005F0C08" w:rsidRPr="0019788E" w:rsidRDefault="005F0C08" w:rsidP="005F0C08">
      <w:pPr>
        <w:pStyle w:val="Bibliography"/>
        <w:rPr>
          <w:rFonts w:ascii="Times New Roman" w:hAnsi="Times New Roman" w:cs="Times New Roman"/>
          <w:sz w:val="24"/>
          <w:szCs w:val="24"/>
        </w:rPr>
      </w:pPr>
      <w:r w:rsidRPr="0019788E">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19788E">
        <w:rPr>
          <w:rFonts w:ascii="Times New Roman" w:hAnsi="Times New Roman" w:cs="Times New Roman"/>
          <w:i/>
          <w:iCs/>
          <w:sz w:val="24"/>
          <w:szCs w:val="24"/>
        </w:rPr>
        <w:t>Brain</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117</w:t>
      </w:r>
      <w:r w:rsidRPr="0019788E">
        <w:rPr>
          <w:rFonts w:ascii="Times New Roman" w:hAnsi="Times New Roman" w:cs="Times New Roman"/>
          <w:sz w:val="24"/>
          <w:szCs w:val="24"/>
        </w:rPr>
        <w:t>(3), 517–529. https://doi.org/10.1093/brain/117.3.517</w:t>
      </w:r>
    </w:p>
    <w:p w14:paraId="28E87C51"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Dembek, T. A., Roediger, J., Horn, A., Reker, P., Oehrn, C., Dafsari, H. S., Li, N., Kühn, A. A., Fink, G. R., Visser‐Vandewalle, V., Barbe, M. T., &amp; Timmermann, L. (2019). </w:t>
      </w:r>
      <w:r w:rsidRPr="0019788E">
        <w:rPr>
          <w:rFonts w:ascii="Times New Roman" w:hAnsi="Times New Roman" w:cs="Times New Roman"/>
          <w:sz w:val="24"/>
          <w:szCs w:val="24"/>
          <w:lang w:val="en-US"/>
        </w:rPr>
        <w:t xml:space="preserve">Probabilistic sweet spots predict motor outcome for deep brain stimulation in Parkinson disease. </w:t>
      </w:r>
      <w:r w:rsidRPr="0019788E">
        <w:rPr>
          <w:rFonts w:ascii="Times New Roman" w:hAnsi="Times New Roman" w:cs="Times New Roman"/>
          <w:i/>
          <w:iCs/>
          <w:sz w:val="24"/>
          <w:szCs w:val="24"/>
          <w:lang w:val="en-US"/>
        </w:rPr>
        <w:t>Annals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6</w:t>
      </w:r>
      <w:r w:rsidRPr="0019788E">
        <w:rPr>
          <w:rFonts w:ascii="Times New Roman" w:hAnsi="Times New Roman" w:cs="Times New Roman"/>
          <w:sz w:val="24"/>
          <w:szCs w:val="24"/>
          <w:lang w:val="en-US"/>
        </w:rPr>
        <w:t>(4), 527–538. https://doi.org/10.1002/ana.25567</w:t>
      </w:r>
    </w:p>
    <w:p w14:paraId="79F5EF90"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euschl, G., &amp; Agid, Y. (2013). Subthalamic neurostimulation for Parkinson’s disease with early fluctuations: Balancing the risks and benefits.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10), 1025–1034. https://doi.org/10.1016/S1474-4422(13)70151-0</w:t>
      </w:r>
    </w:p>
    <w:p w14:paraId="6AF453BB"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noghue, T., Haller, M., Peterson, E. J., Varma, P., Sebastian, P., Gao, R., Noto, T., Lara, A. H., Wallis, J. D., Knight, R. T., Shestyuk, A., &amp; Voytek, B. (2020). Parameterizing </w:t>
      </w:r>
      <w:r w:rsidRPr="0019788E">
        <w:rPr>
          <w:rFonts w:ascii="Times New Roman" w:hAnsi="Times New Roman" w:cs="Times New Roman"/>
          <w:sz w:val="24"/>
          <w:szCs w:val="24"/>
          <w:lang w:val="en-US"/>
        </w:rPr>
        <w:lastRenderedPageBreak/>
        <w:t xml:space="preserve">neural power spectra into periodic and aperiodic components. </w:t>
      </w:r>
      <w:r w:rsidRPr="0019788E">
        <w:rPr>
          <w:rFonts w:ascii="Times New Roman" w:hAnsi="Times New Roman" w:cs="Times New Roman"/>
          <w:i/>
          <w:iCs/>
          <w:sz w:val="24"/>
          <w:szCs w:val="24"/>
          <w:lang w:val="en-US"/>
        </w:rPr>
        <w:t>Nature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2), 1655–1665. https://doi.org/10.1038/s41593-020-00744-x</w:t>
      </w:r>
    </w:p>
    <w:p w14:paraId="3A3D26D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7</w:t>
      </w:r>
      <w:r w:rsidRPr="0019788E">
        <w:rPr>
          <w:rFonts w:ascii="Times New Roman" w:hAnsi="Times New Roman" w:cs="Times New Roman"/>
          <w:sz w:val="24"/>
          <w:szCs w:val="24"/>
          <w:lang w:val="en-US"/>
        </w:rPr>
        <w:t>(11), 939–953. https://doi.org/10.1016/S1474-4422(18)30295-3</w:t>
      </w:r>
    </w:p>
    <w:p w14:paraId="5707F453"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rsey, E. R., Sherer, T., Okun, M. S., &amp; Bloem, B. R. (2018). The Emerging Evidence of the Parkinson Pandemic. </w:t>
      </w:r>
      <w:r w:rsidRPr="0019788E">
        <w:rPr>
          <w:rFonts w:ascii="Times New Roman" w:hAnsi="Times New Roman" w:cs="Times New Roman"/>
          <w:i/>
          <w:iCs/>
          <w:sz w:val="24"/>
          <w:szCs w:val="24"/>
          <w:lang w:val="en-US"/>
        </w:rPr>
        <w:t>Journal of Parkinson’s Diseas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w:t>
      </w:r>
      <w:r w:rsidRPr="0019788E">
        <w:rPr>
          <w:rFonts w:ascii="Times New Roman" w:hAnsi="Times New Roman" w:cs="Times New Roman"/>
          <w:sz w:val="24"/>
          <w:szCs w:val="24"/>
          <w:lang w:val="en-US"/>
        </w:rPr>
        <w:t>(s1), S3–S8. https://doi.org/10.3233/JPD-181474</w:t>
      </w:r>
    </w:p>
    <w:p w14:paraId="6734F56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6</w:t>
      </w:r>
      <w:r w:rsidRPr="0019788E">
        <w:rPr>
          <w:rFonts w:ascii="Times New Roman" w:hAnsi="Times New Roman" w:cs="Times New Roman"/>
          <w:sz w:val="24"/>
          <w:szCs w:val="24"/>
          <w:lang w:val="en-US"/>
        </w:rPr>
        <w:t>(11), 877–897. https://doi.org/10.1016/S1474-4422(17)30299-5</w:t>
      </w:r>
    </w:p>
    <w:p w14:paraId="75B78E2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6</w:t>
      </w:r>
      <w:r w:rsidRPr="0019788E">
        <w:rPr>
          <w:rFonts w:ascii="Times New Roman" w:hAnsi="Times New Roman" w:cs="Times New Roman"/>
          <w:sz w:val="24"/>
          <w:szCs w:val="24"/>
          <w:lang w:val="en-US"/>
        </w:rPr>
        <w:t>(S3), S2–S41. https://doi.org/10.1002/mds.23829</w:t>
      </w:r>
    </w:p>
    <w:p w14:paraId="1DD4E27B"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lastRenderedPageBreak/>
        <w:t xml:space="preserve">Gerster, M., Waterstraat, G., Litvak, V., Lehnertz, K., Schnitzler, A., Florin, E., Curio, G., &amp; Nikulin, V. (2022). Separating Neural Oscillations from Aperiodic 1/f Activity: Challenges and Recommendations. </w:t>
      </w:r>
      <w:r w:rsidRPr="0019788E">
        <w:rPr>
          <w:rFonts w:ascii="Times New Roman" w:hAnsi="Times New Roman" w:cs="Times New Roman"/>
          <w:i/>
          <w:iCs/>
          <w:sz w:val="24"/>
          <w:szCs w:val="24"/>
          <w:lang w:val="en-US"/>
        </w:rPr>
        <w:t>Neuroinformatics</w:t>
      </w:r>
      <w:r w:rsidRPr="0019788E">
        <w:rPr>
          <w:rFonts w:ascii="Times New Roman" w:hAnsi="Times New Roman" w:cs="Times New Roman"/>
          <w:sz w:val="24"/>
          <w:szCs w:val="24"/>
          <w:lang w:val="en-US"/>
        </w:rPr>
        <w:t>. https://doi.org/10.1007/s12021-022-09581-8</w:t>
      </w:r>
    </w:p>
    <w:p w14:paraId="0B0155A3" w14:textId="77777777" w:rsidR="005F0C08" w:rsidRPr="0019788E" w:rsidRDefault="005F0C08" w:rsidP="005F0C08">
      <w:pPr>
        <w:pStyle w:val="Bibliography"/>
        <w:rPr>
          <w:rFonts w:ascii="Times New Roman" w:hAnsi="Times New Roman" w:cs="Times New Roman"/>
          <w:sz w:val="24"/>
          <w:szCs w:val="24"/>
        </w:rPr>
      </w:pPr>
      <w:r w:rsidRPr="0019788E">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19788E">
        <w:rPr>
          <w:rFonts w:ascii="Times New Roman" w:hAnsi="Times New Roman" w:cs="Times New Roman"/>
          <w:i/>
          <w:iCs/>
          <w:sz w:val="24"/>
          <w:szCs w:val="24"/>
        </w:rPr>
        <w:t>Biometrics</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41</w:t>
      </w:r>
      <w:r w:rsidRPr="0019788E">
        <w:rPr>
          <w:rFonts w:ascii="Times New Roman" w:hAnsi="Times New Roman" w:cs="Times New Roman"/>
          <w:sz w:val="24"/>
          <w:szCs w:val="24"/>
        </w:rPr>
        <w:t>(2), 477. https://doi.org/10.2307/2530872</w:t>
      </w:r>
    </w:p>
    <w:p w14:paraId="4D3F169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Giovannoni, G., van Schalkwyk, J., Fritz, V. U., &amp; Lees, A. J. (1999). </w:t>
      </w:r>
      <w:r w:rsidRPr="0019788E">
        <w:rPr>
          <w:rFonts w:ascii="Times New Roman" w:hAnsi="Times New Roman" w:cs="Times New Roman"/>
          <w:sz w:val="24"/>
          <w:szCs w:val="24"/>
          <w:lang w:val="en-US"/>
        </w:rPr>
        <w:t xml:space="preserve">Bradykinesia akinesia inco-ordination test (BRAIN TEST): An objective computerised assessment of upper limb motor function. </w:t>
      </w:r>
      <w:r w:rsidRPr="0019788E">
        <w:rPr>
          <w:rFonts w:ascii="Times New Roman" w:hAnsi="Times New Roman" w:cs="Times New Roman"/>
          <w:i/>
          <w:iCs/>
          <w:sz w:val="24"/>
          <w:szCs w:val="24"/>
          <w:lang w:val="en-US"/>
        </w:rPr>
        <w:t>Journal of Neurology, Neurosurgery &amp;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67</w:t>
      </w:r>
      <w:r w:rsidRPr="0019788E">
        <w:rPr>
          <w:rFonts w:ascii="Times New Roman" w:hAnsi="Times New Roman" w:cs="Times New Roman"/>
          <w:sz w:val="24"/>
          <w:szCs w:val="24"/>
          <w:lang w:val="en-US"/>
        </w:rPr>
        <w:t>(5), 624–629. https://doi.org/10.1136/jnnp.67.5.624</w:t>
      </w:r>
    </w:p>
    <w:p w14:paraId="0852B0E5"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5), 2129–2170. https://doi.org/10.1002/mds.22340</w:t>
      </w:r>
    </w:p>
    <w:p w14:paraId="6758F557"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Parkinson’s Disease. </w:t>
      </w:r>
      <w:r w:rsidRPr="0019788E">
        <w:rPr>
          <w:rFonts w:ascii="Times New Roman" w:hAnsi="Times New Roman" w:cs="Times New Roman"/>
          <w:i/>
          <w:iCs/>
          <w:sz w:val="24"/>
          <w:szCs w:val="24"/>
          <w:lang w:val="en-US"/>
        </w:rPr>
        <w:t>Europea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57</w:t>
      </w:r>
      <w:r w:rsidRPr="0019788E">
        <w:rPr>
          <w:rFonts w:ascii="Times New Roman" w:hAnsi="Times New Roman" w:cs="Times New Roman"/>
          <w:sz w:val="24"/>
          <w:szCs w:val="24"/>
          <w:lang w:val="en-US"/>
        </w:rPr>
        <w:t>(3), 161–165. https://doi.org/10.1159/000098468</w:t>
      </w:r>
    </w:p>
    <w:p w14:paraId="5AC8F4A1"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19788E">
        <w:rPr>
          <w:rFonts w:ascii="Times New Roman" w:hAnsi="Times New Roman" w:cs="Times New Roman"/>
          <w:i/>
          <w:iCs/>
          <w:sz w:val="24"/>
          <w:szCs w:val="24"/>
          <w:lang w:val="en-US"/>
        </w:rPr>
        <w:t xml:space="preserve">The </w:t>
      </w:r>
      <w:r w:rsidRPr="0019788E">
        <w:rPr>
          <w:rFonts w:ascii="Times New Roman" w:hAnsi="Times New Roman" w:cs="Times New Roman"/>
          <w:i/>
          <w:iCs/>
          <w:sz w:val="24"/>
          <w:szCs w:val="24"/>
          <w:lang w:val="en-US"/>
        </w:rPr>
        <w:lastRenderedPageBreak/>
        <w:t>timescale and magnitude of 1/f aperiodic activity decrease with cortical depth in humans, macaques, and mice</w:t>
      </w:r>
      <w:r w:rsidRPr="0019788E">
        <w:rPr>
          <w:rFonts w:ascii="Times New Roman" w:hAnsi="Times New Roman" w:cs="Times New Roman"/>
          <w:sz w:val="24"/>
          <w:szCs w:val="24"/>
          <w:lang w:val="en-US"/>
        </w:rPr>
        <w:t xml:space="preserve"> [Preprint]. Neuroscience. https://doi.org/10.1101/2021.07.28.454235</w:t>
      </w:r>
    </w:p>
    <w:p w14:paraId="6A5D9F26"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19788E">
        <w:rPr>
          <w:rFonts w:ascii="Times New Roman" w:hAnsi="Times New Roman" w:cs="Times New Roman"/>
          <w:i/>
          <w:iCs/>
          <w:sz w:val="24"/>
          <w:szCs w:val="24"/>
          <w:lang w:val="en-US"/>
        </w:rPr>
        <w:t>2020 42nd Annual International Conference of the IEEE Engineering in Medicine &amp; Biology Society (EMBC)</w:t>
      </w:r>
      <w:r w:rsidRPr="0019788E">
        <w:rPr>
          <w:rFonts w:ascii="Times New Roman" w:hAnsi="Times New Roman" w:cs="Times New Roman"/>
          <w:sz w:val="24"/>
          <w:szCs w:val="24"/>
          <w:lang w:val="en-US"/>
        </w:rPr>
        <w:t>, 3602–3605. https://doi.org/10.1109/EMBC44109.2020.9175433</w:t>
      </w:r>
    </w:p>
    <w:p w14:paraId="24AF6CC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lmich, R. C. (2018). The cerebral basis of Parkinsonian tremor: A network perspectiv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3</w:t>
      </w:r>
      <w:r w:rsidRPr="0019788E">
        <w:rPr>
          <w:rFonts w:ascii="Times New Roman" w:hAnsi="Times New Roman" w:cs="Times New Roman"/>
          <w:sz w:val="24"/>
          <w:szCs w:val="24"/>
          <w:lang w:val="en-US"/>
        </w:rPr>
        <w:t>(2), 219–231. https://doi.org/10.1002/mds.27224</w:t>
      </w:r>
    </w:p>
    <w:p w14:paraId="78EC6D9F"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lmich, R., &amp; Dirkx, M. (2017). Pathophysiology and Management of Parkinsonian Tremor. </w:t>
      </w:r>
      <w:r w:rsidRPr="0019788E">
        <w:rPr>
          <w:rFonts w:ascii="Times New Roman" w:hAnsi="Times New Roman" w:cs="Times New Roman"/>
          <w:i/>
          <w:iCs/>
          <w:sz w:val="24"/>
          <w:szCs w:val="24"/>
          <w:lang w:val="en-US"/>
        </w:rPr>
        <w:t>Seminars i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02), 127–134. https://doi.org/10.1055/s-0037-1601558</w:t>
      </w:r>
    </w:p>
    <w:p w14:paraId="21366579"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rreras, O. (2016). Local Field Potentials: Myths and Misunderstandings. </w:t>
      </w:r>
      <w:r w:rsidRPr="0019788E">
        <w:rPr>
          <w:rFonts w:ascii="Times New Roman" w:hAnsi="Times New Roman" w:cs="Times New Roman"/>
          <w:i/>
          <w:iCs/>
          <w:sz w:val="24"/>
          <w:szCs w:val="24"/>
          <w:lang w:val="en-US"/>
        </w:rPr>
        <w:t>Frontiers in Neural Circuit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 https://doi.org/10.3389/fncir.2016.00101</w:t>
      </w:r>
    </w:p>
    <w:p w14:paraId="3EDF9E69"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ss, C., &amp; Hallett, M. (2017). The Phenomenology of Parkinson’s Disease. </w:t>
      </w:r>
      <w:r w:rsidRPr="0019788E">
        <w:rPr>
          <w:rFonts w:ascii="Times New Roman" w:hAnsi="Times New Roman" w:cs="Times New Roman"/>
          <w:i/>
          <w:iCs/>
          <w:sz w:val="24"/>
          <w:szCs w:val="24"/>
          <w:lang w:val="en-US"/>
        </w:rPr>
        <w:t>Seminars i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02), 109–117. https://doi.org/10.1055/s-0037-1601869</w:t>
      </w:r>
    </w:p>
    <w:p w14:paraId="23CCF89D"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Jankovic, J. (2008). Parkinson’s disease: Clinical features and diagnosis. </w:t>
      </w:r>
      <w:r w:rsidRPr="0019788E">
        <w:rPr>
          <w:rFonts w:ascii="Times New Roman" w:hAnsi="Times New Roman" w:cs="Times New Roman"/>
          <w:i/>
          <w:iCs/>
          <w:sz w:val="24"/>
          <w:szCs w:val="24"/>
          <w:lang w:val="en-US"/>
        </w:rPr>
        <w:t>Journal of Neurology, Neurosurgery &amp;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79</w:t>
      </w:r>
      <w:r w:rsidRPr="0019788E">
        <w:rPr>
          <w:rFonts w:ascii="Times New Roman" w:hAnsi="Times New Roman" w:cs="Times New Roman"/>
          <w:sz w:val="24"/>
          <w:szCs w:val="24"/>
          <w:lang w:val="en-US"/>
        </w:rPr>
        <w:t>(4), 368–376. https://doi.org/10.1136/jnnp.2007.131045</w:t>
      </w:r>
    </w:p>
    <w:p w14:paraId="096A6A0B"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19788E">
        <w:rPr>
          <w:rFonts w:ascii="Times New Roman" w:hAnsi="Times New Roman" w:cs="Times New Roman"/>
          <w:i/>
          <w:iCs/>
          <w:sz w:val="24"/>
          <w:szCs w:val="24"/>
          <w:lang w:val="en-US"/>
        </w:rPr>
        <w:t>Scientific Report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1), 19241. https://doi.org/10.1038/s41598-020-74196-5</w:t>
      </w:r>
    </w:p>
    <w:p w14:paraId="5272D4A7"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öllensperger, M., Geser, F., Seppi, K., Stampfer-Kountchev, M., Sawires, M., Scherfler, C., Boesch, S., Mueller, J., Koukouni, V., Quinn, N., Pellecchia, M. T., Barone, P., </w:t>
      </w:r>
      <w:r w:rsidRPr="0019788E">
        <w:rPr>
          <w:rFonts w:ascii="Times New Roman" w:hAnsi="Times New Roman" w:cs="Times New Roman"/>
          <w:sz w:val="24"/>
          <w:szCs w:val="24"/>
          <w:lang w:val="en-US"/>
        </w:rPr>
        <w:lastRenderedPageBreak/>
        <w:t xml:space="preserve">Schimke, N., Dodel, R., Oertel, W., Dupont, E., Østergaard, K., Daniels, C., Deuschl, G., … on behalf of the European MSA Study Group (EMSA-SG). (2008). Red flags for multiple system atrophy.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8), 1093–1099. https://doi.org/10.1002/mds.21992</w:t>
      </w:r>
    </w:p>
    <w:p w14:paraId="1A54EE66"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Kühn, A. A., Kupsch, A., Schneider, G.-H., &amp; Brown, P. (2006). </w:t>
      </w:r>
      <w:r w:rsidRPr="0019788E">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19788E">
        <w:rPr>
          <w:rFonts w:ascii="Times New Roman" w:hAnsi="Times New Roman" w:cs="Times New Roman"/>
          <w:i/>
          <w:iCs/>
          <w:sz w:val="24"/>
          <w:szCs w:val="24"/>
          <w:lang w:val="en-US"/>
        </w:rPr>
        <w:t>European Journal of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7), 1956–1960. https://doi.org/10.1111/j.1460-9568.2006.04717.x</w:t>
      </w:r>
    </w:p>
    <w:p w14:paraId="474A8FD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utukcu, Y., Marks, W. J., Goodin, D. S., &amp; Aminoff, M. J. (1999). Simple and choice reaction time in Parkinson’s disease. </w:t>
      </w:r>
      <w:r w:rsidRPr="0019788E">
        <w:rPr>
          <w:rFonts w:ascii="Times New Roman" w:hAnsi="Times New Roman" w:cs="Times New Roman"/>
          <w:i/>
          <w:iCs/>
          <w:sz w:val="24"/>
          <w:szCs w:val="24"/>
          <w:lang w:val="en-US"/>
        </w:rPr>
        <w:t>Brain Research</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15</w:t>
      </w:r>
      <w:r w:rsidRPr="0019788E">
        <w:rPr>
          <w:rFonts w:ascii="Times New Roman" w:hAnsi="Times New Roman" w:cs="Times New Roman"/>
          <w:sz w:val="24"/>
          <w:szCs w:val="24"/>
          <w:lang w:val="en-US"/>
        </w:rPr>
        <w:t>(2), 367–372. https://doi.org/10.1016/S0006-8993(98)01060-9</w:t>
      </w:r>
    </w:p>
    <w:p w14:paraId="127C8A8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uznetsova, A., Brockhoff, P. B., &amp; Christensen, R. H. B. (2017). </w:t>
      </w:r>
      <w:r w:rsidRPr="0019788E">
        <w:rPr>
          <w:rFonts w:ascii="Times New Roman" w:hAnsi="Times New Roman" w:cs="Times New Roman"/>
          <w:b/>
          <w:bCs/>
          <w:sz w:val="24"/>
          <w:szCs w:val="24"/>
          <w:lang w:val="en-US"/>
        </w:rPr>
        <w:t>lmerTest</w:t>
      </w:r>
      <w:r w:rsidRPr="0019788E">
        <w:rPr>
          <w:rFonts w:ascii="Times New Roman" w:hAnsi="Times New Roman" w:cs="Times New Roman"/>
          <w:sz w:val="24"/>
          <w:szCs w:val="24"/>
          <w:lang w:val="en-US"/>
        </w:rPr>
        <w:t xml:space="preserve"> Package: Tests in Linear Mixed Effects Models. </w:t>
      </w:r>
      <w:r w:rsidRPr="0019788E">
        <w:rPr>
          <w:rFonts w:ascii="Times New Roman" w:hAnsi="Times New Roman" w:cs="Times New Roman"/>
          <w:i/>
          <w:iCs/>
          <w:sz w:val="24"/>
          <w:szCs w:val="24"/>
          <w:lang w:val="en-US"/>
        </w:rPr>
        <w:t>Journal of Statistical Softwar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2</w:t>
      </w:r>
      <w:r w:rsidRPr="0019788E">
        <w:rPr>
          <w:rFonts w:ascii="Times New Roman" w:hAnsi="Times New Roman" w:cs="Times New Roman"/>
          <w:sz w:val="24"/>
          <w:szCs w:val="24"/>
          <w:lang w:val="en-US"/>
        </w:rPr>
        <w:t>(13). https://doi.org/10.18637/jss.v082.i13</w:t>
      </w:r>
    </w:p>
    <w:p w14:paraId="4EDA9CE7"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19788E">
        <w:rPr>
          <w:rFonts w:ascii="Times New Roman" w:hAnsi="Times New Roman" w:cs="Times New Roman"/>
          <w:i/>
          <w:iCs/>
          <w:sz w:val="24"/>
          <w:szCs w:val="24"/>
          <w:lang w:val="en-US"/>
        </w:rPr>
        <w:t>The Lancet</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45</w:t>
      </w:r>
      <w:r w:rsidRPr="0019788E">
        <w:rPr>
          <w:rFonts w:ascii="Times New Roman" w:hAnsi="Times New Roman" w:cs="Times New Roman"/>
          <w:sz w:val="24"/>
          <w:szCs w:val="24"/>
          <w:lang w:val="en-US"/>
        </w:rPr>
        <w:t>(8942), 91–95. https://doi.org/10.1016/S0140-6736(95)90062-4</w:t>
      </w:r>
    </w:p>
    <w:p w14:paraId="33C2378A"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19788E">
        <w:rPr>
          <w:rFonts w:ascii="Times New Roman" w:hAnsi="Times New Roman" w:cs="Times New Roman"/>
          <w:i/>
          <w:iCs/>
          <w:sz w:val="24"/>
          <w:szCs w:val="24"/>
          <w:lang w:val="en-US"/>
        </w:rPr>
        <w:t>Parkinsonism &amp; Related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8), 528–531. https://doi.org/10.1016/j.parkreldis.2006.12.013</w:t>
      </w:r>
    </w:p>
    <w:p w14:paraId="3CD97902"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lastRenderedPageBreak/>
        <w:t xml:space="preserve">Odekerken, V. J., van Laar, T., Staal, M. J., Mosch, A., Hoffmann, C. F., Nijssen, P. C., Beute, G. N., van Vugt, J. P., Lenders, M. W., Contarino, M. F., Mink, M. S., Bour, L. J., van den Munckhof, P., Schmand, B. A., de Haan, R. J., Schuurman, P. R., &amp; de Bie, R. M. (2013). </w:t>
      </w:r>
      <w:r w:rsidRPr="0019788E">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1), 37–44. https://doi.org/10.1016/S1474-4422(12)70264-8</w:t>
      </w:r>
    </w:p>
    <w:p w14:paraId="7E040D53"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ostenveld, R. (2018). Fieldtriptoolbox. </w:t>
      </w:r>
      <w:r w:rsidRPr="0019788E">
        <w:rPr>
          <w:rFonts w:ascii="Times New Roman" w:hAnsi="Times New Roman" w:cs="Times New Roman"/>
          <w:i/>
          <w:iCs/>
          <w:sz w:val="24"/>
          <w:szCs w:val="24"/>
          <w:lang w:val="en-US"/>
        </w:rPr>
        <w:t>Time-frequency analysis using Hanning window, multitapers and wavelets</w:t>
      </w:r>
      <w:r w:rsidRPr="0019788E">
        <w:rPr>
          <w:rFonts w:ascii="Times New Roman" w:hAnsi="Times New Roman" w:cs="Times New Roman"/>
          <w:sz w:val="24"/>
          <w:szCs w:val="24"/>
          <w:lang w:val="en-US"/>
        </w:rPr>
        <w:t>. https://www.fieldtriptoolbox.org/tutorial/timefrequencyanalysis/</w:t>
      </w:r>
    </w:p>
    <w:p w14:paraId="7C8033EB"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19788E">
        <w:rPr>
          <w:rFonts w:ascii="Times New Roman" w:hAnsi="Times New Roman" w:cs="Times New Roman"/>
          <w:i/>
          <w:iCs/>
          <w:sz w:val="24"/>
          <w:szCs w:val="24"/>
          <w:lang w:val="en-US"/>
        </w:rPr>
        <w:t>Computational Intelligence and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011</w:t>
      </w:r>
      <w:r w:rsidRPr="0019788E">
        <w:rPr>
          <w:rFonts w:ascii="Times New Roman" w:hAnsi="Times New Roman" w:cs="Times New Roman"/>
          <w:sz w:val="24"/>
          <w:szCs w:val="24"/>
          <w:lang w:val="en-US"/>
        </w:rPr>
        <w:t>, 1–9. https://doi.org/10.1155/2011/156869</w:t>
      </w:r>
    </w:p>
    <w:p w14:paraId="5D54A77E"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19788E">
        <w:rPr>
          <w:rFonts w:ascii="Times New Roman" w:hAnsi="Times New Roman" w:cs="Times New Roman"/>
          <w:i/>
          <w:iCs/>
          <w:sz w:val="24"/>
          <w:szCs w:val="24"/>
          <w:lang w:val="en-US"/>
        </w:rPr>
        <w:t>Science Translational Medicin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572), eaay7680. https://doi.org/10.1126/scitranslmed.aay7680</w:t>
      </w:r>
    </w:p>
    <w:p w14:paraId="13AA86FC"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Poewe, W., Seppi, K., Tanner, C. M., Halliday, G. M., Brundin, P., Volkmann, J., Schrag, A.-E., &amp; Lang, A. E. (2017). Parkinson disease. </w:t>
      </w:r>
      <w:r w:rsidRPr="0019788E">
        <w:rPr>
          <w:rFonts w:ascii="Times New Roman" w:hAnsi="Times New Roman" w:cs="Times New Roman"/>
          <w:i/>
          <w:iCs/>
          <w:sz w:val="24"/>
          <w:szCs w:val="24"/>
          <w:lang w:val="en-US"/>
        </w:rPr>
        <w:t>Nature Reviews Disease Prim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w:t>
      </w:r>
      <w:r w:rsidRPr="0019788E">
        <w:rPr>
          <w:rFonts w:ascii="Times New Roman" w:hAnsi="Times New Roman" w:cs="Times New Roman"/>
          <w:sz w:val="24"/>
          <w:szCs w:val="24"/>
          <w:lang w:val="en-US"/>
        </w:rPr>
        <w:t>(1), 17013. https://doi.org/10.1038/nrdp.2017.13</w:t>
      </w:r>
    </w:p>
    <w:p w14:paraId="10092ED7"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19788E">
        <w:rPr>
          <w:rFonts w:ascii="Times New Roman" w:hAnsi="Times New Roman" w:cs="Times New Roman"/>
          <w:sz w:val="24"/>
          <w:szCs w:val="24"/>
          <w:lang w:val="en-US"/>
        </w:rPr>
        <w:t xml:space="preserve">MDS clinical diagnostic </w:t>
      </w:r>
      <w:r w:rsidRPr="0019788E">
        <w:rPr>
          <w:rFonts w:ascii="Times New Roman" w:hAnsi="Times New Roman" w:cs="Times New Roman"/>
          <w:sz w:val="24"/>
          <w:szCs w:val="24"/>
          <w:lang w:val="en-US"/>
        </w:rPr>
        <w:lastRenderedPageBreak/>
        <w:t xml:space="preserve">criteria for Parkinson’s disease: MDS-PD Clinical Diagnostic Criteria.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0</w:t>
      </w:r>
      <w:r w:rsidRPr="0019788E">
        <w:rPr>
          <w:rFonts w:ascii="Times New Roman" w:hAnsi="Times New Roman" w:cs="Times New Roman"/>
          <w:sz w:val="24"/>
          <w:szCs w:val="24"/>
          <w:lang w:val="en-US"/>
        </w:rPr>
        <w:t>(12), 1591–1601. https://doi.org/10.1002/mds.26424</w:t>
      </w:r>
    </w:p>
    <w:p w14:paraId="4B56B7E9"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Prakash, K. M., Nadkarni, N. V., Lye, W.-K., Yong, M.-H., &amp; Tan, E.-K. (2016). The impact of non-motor symptoms on the quality of life of Parkinson’s disease patients: A longitudinal study. </w:t>
      </w:r>
      <w:r w:rsidRPr="0019788E">
        <w:rPr>
          <w:rFonts w:ascii="Times New Roman" w:hAnsi="Times New Roman" w:cs="Times New Roman"/>
          <w:i/>
          <w:iCs/>
          <w:sz w:val="24"/>
          <w:szCs w:val="24"/>
          <w:lang w:val="en-US"/>
        </w:rPr>
        <w:t>European 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5), 854–860. https://doi.org/10.1111/ene.12950</w:t>
      </w:r>
    </w:p>
    <w:p w14:paraId="58DA3C43"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Rahman, S., Griffin, H. J., Quinn, N. P., &amp; Jahanshahi, M. (2008). Quality of life in Parkinson’s disease: The relative importance of the symptoms.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0), 1428–1434. https://doi.org/10.1002/mds.21667</w:t>
      </w:r>
    </w:p>
    <w:p w14:paraId="4746AF4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19788E">
        <w:rPr>
          <w:rFonts w:ascii="Times New Roman" w:hAnsi="Times New Roman" w:cs="Times New Roman"/>
          <w:i/>
          <w:iCs/>
          <w:sz w:val="24"/>
          <w:szCs w:val="24"/>
          <w:lang w:val="en-US"/>
        </w:rPr>
        <w:t>Methods in Ecology and Evolution</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1</w:t>
      </w:r>
      <w:r w:rsidRPr="0019788E">
        <w:rPr>
          <w:rFonts w:ascii="Times New Roman" w:hAnsi="Times New Roman" w:cs="Times New Roman"/>
          <w:sz w:val="24"/>
          <w:szCs w:val="24"/>
          <w:lang w:val="en-US"/>
        </w:rPr>
        <w:t>(9), 1141–1152. https://doi.org/10.1111/2041-210X.13434</w:t>
      </w:r>
    </w:p>
    <w:p w14:paraId="7DBF27EE"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Simon, D. K., Tanner, C. M., &amp; Brundin, P. (2020). Parkinson Disease Epidemiology, Pathology, Genetics, and Pathophysiology. </w:t>
      </w:r>
      <w:r w:rsidRPr="0019788E">
        <w:rPr>
          <w:rFonts w:ascii="Times New Roman" w:hAnsi="Times New Roman" w:cs="Times New Roman"/>
          <w:i/>
          <w:iCs/>
          <w:sz w:val="24"/>
          <w:szCs w:val="24"/>
          <w:lang w:val="en-US"/>
        </w:rPr>
        <w:t>Clinics in Geriatric Medicin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6</w:t>
      </w:r>
      <w:r w:rsidRPr="0019788E">
        <w:rPr>
          <w:rFonts w:ascii="Times New Roman" w:hAnsi="Times New Roman" w:cs="Times New Roman"/>
          <w:sz w:val="24"/>
          <w:szCs w:val="24"/>
          <w:lang w:val="en-US"/>
        </w:rPr>
        <w:t>(1), 1–12. https://doi.org/10.1016/j.cger.2019.08.002</w:t>
      </w:r>
    </w:p>
    <w:p w14:paraId="296BE04E"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elkes, I., Jimenez-Shahed, J., Viswanathan, A., Abosch, A., &amp; Ince, N. F. (2016). Prediction of STN-DBS Electrode Implantation Track in Parkinson’s Disease by Using Local Field Potentials. </w:t>
      </w:r>
      <w:r w:rsidRPr="0019788E">
        <w:rPr>
          <w:rFonts w:ascii="Times New Roman" w:hAnsi="Times New Roman" w:cs="Times New Roman"/>
          <w:i/>
          <w:iCs/>
          <w:sz w:val="24"/>
          <w:szCs w:val="24"/>
          <w:lang w:val="en-US"/>
        </w:rPr>
        <w:t>Frontiers in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 https://doi.org/10.3389/fnins.2016.00198</w:t>
      </w:r>
    </w:p>
    <w:p w14:paraId="2A88DA24"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19788E">
        <w:rPr>
          <w:rFonts w:ascii="Times New Roman" w:hAnsi="Times New Roman" w:cs="Times New Roman"/>
          <w:i/>
          <w:iCs/>
          <w:sz w:val="24"/>
          <w:szCs w:val="24"/>
          <w:lang w:val="en-US"/>
        </w:rPr>
        <w:t>Frontiers in Human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4</w:t>
      </w:r>
      <w:r w:rsidRPr="0019788E">
        <w:rPr>
          <w:rFonts w:ascii="Times New Roman" w:hAnsi="Times New Roman" w:cs="Times New Roman"/>
          <w:sz w:val="24"/>
          <w:szCs w:val="24"/>
          <w:lang w:val="en-US"/>
        </w:rPr>
        <w:t>, 145. https://doi.org/10.3389/fnhum.2020.00145</w:t>
      </w:r>
    </w:p>
    <w:p w14:paraId="5F256DB2"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lastRenderedPageBreak/>
        <w:t xml:space="preserve">Thenganatt, M. A., &amp; Jankovic, J. (2016). The relationship between essential tremor and Parkinson’s disease. </w:t>
      </w:r>
      <w:r w:rsidRPr="0019788E">
        <w:rPr>
          <w:rFonts w:ascii="Times New Roman" w:hAnsi="Times New Roman" w:cs="Times New Roman"/>
          <w:i/>
          <w:iCs/>
          <w:sz w:val="24"/>
          <w:szCs w:val="24"/>
          <w:lang w:val="en-US"/>
        </w:rPr>
        <w:t>Parkinsonism &amp; Related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2</w:t>
      </w:r>
      <w:r w:rsidRPr="0019788E">
        <w:rPr>
          <w:rFonts w:ascii="Times New Roman" w:hAnsi="Times New Roman" w:cs="Times New Roman"/>
          <w:sz w:val="24"/>
          <w:szCs w:val="24"/>
          <w:lang w:val="en-US"/>
        </w:rPr>
        <w:t>, S162–S165. https://doi.org/10.1016/j.parkreldis.2015.09.032</w:t>
      </w:r>
    </w:p>
    <w:p w14:paraId="39EE1E9B"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henganatt, M. A., &amp; Louis, E. D. (2012). Distinguishing essential tremor from Parkinson’s disease: Bedside tests and laboratory evaluations. </w:t>
      </w:r>
      <w:r w:rsidRPr="0019788E">
        <w:rPr>
          <w:rFonts w:ascii="Times New Roman" w:hAnsi="Times New Roman" w:cs="Times New Roman"/>
          <w:i/>
          <w:iCs/>
          <w:sz w:val="24"/>
          <w:szCs w:val="24"/>
          <w:lang w:val="en-US"/>
        </w:rPr>
        <w:t>Expert Review of Neurotherapeutic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6), 687–696. https://doi.org/10.1586/ern.12.49</w:t>
      </w:r>
    </w:p>
    <w:p w14:paraId="7F18EB15"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19788E">
        <w:rPr>
          <w:rFonts w:ascii="Times New Roman" w:hAnsi="Times New Roman" w:cs="Times New Roman"/>
          <w:i/>
          <w:iCs/>
          <w:sz w:val="24"/>
          <w:szCs w:val="24"/>
          <w:lang w:val="en-US"/>
        </w:rPr>
        <w:t>Journal of Neurosurgery</w:t>
      </w:r>
      <w:r w:rsidRPr="0019788E">
        <w:rPr>
          <w:rFonts w:ascii="Times New Roman" w:hAnsi="Times New Roman" w:cs="Times New Roman"/>
          <w:sz w:val="24"/>
          <w:szCs w:val="24"/>
          <w:lang w:val="en-US"/>
        </w:rPr>
        <w:t>, 1–10. https://doi.org/10.3171/2017.12.JNS171964</w:t>
      </w:r>
    </w:p>
    <w:p w14:paraId="79FF8F78"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Verhagen, R., Schuurman, P. R., van den Munckhof, P., Contarino, M. F., de Bie, R. M. A., &amp; Bour, L. J. (2016). Comparative study of microelectrode recording-based STN location and MRI-based STN location in low to ultra-high field (7.0 T) T2-weighted MRI images. </w:t>
      </w:r>
      <w:r w:rsidRPr="0019788E">
        <w:rPr>
          <w:rFonts w:ascii="Times New Roman" w:hAnsi="Times New Roman" w:cs="Times New Roman"/>
          <w:i/>
          <w:iCs/>
          <w:sz w:val="24"/>
          <w:szCs w:val="24"/>
          <w:lang w:val="en-US"/>
        </w:rPr>
        <w:t>Journal of Neural Engineering</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6), 066009. https://doi.org/10.1088/1741-2560/13/6/066009</w:t>
      </w:r>
    </w:p>
    <w:p w14:paraId="5C2FDEC3" w14:textId="77777777" w:rsidR="005F0C08" w:rsidRPr="0019788E" w:rsidRDefault="005F0C08" w:rsidP="005F0C08">
      <w:pPr>
        <w:pStyle w:val="Bibliography"/>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19788E">
        <w:rPr>
          <w:rFonts w:ascii="Times New Roman" w:hAnsi="Times New Roman" w:cs="Times New Roman"/>
          <w:i/>
          <w:iCs/>
          <w:sz w:val="24"/>
          <w:szCs w:val="24"/>
          <w:lang w:val="en-US"/>
        </w:rPr>
        <w:t>Biological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77</w:t>
      </w:r>
      <w:r w:rsidRPr="0019788E">
        <w:rPr>
          <w:rFonts w:ascii="Times New Roman" w:hAnsi="Times New Roman" w:cs="Times New Roman"/>
          <w:sz w:val="24"/>
          <w:szCs w:val="24"/>
          <w:lang w:val="en-US"/>
        </w:rPr>
        <w:t>(12), 1089–1097. https://doi.org/10.1016/j.biopsych.2015.04.016</w:t>
      </w:r>
    </w:p>
    <w:p w14:paraId="3381B588" w14:textId="77777777" w:rsidR="005F0C08" w:rsidRPr="0019788E" w:rsidRDefault="005F0C08" w:rsidP="005F0C08">
      <w:pPr>
        <w:pStyle w:val="Bibliography"/>
        <w:rPr>
          <w:rFonts w:ascii="Times New Roman" w:hAnsi="Times New Roman" w:cs="Times New Roman"/>
          <w:sz w:val="24"/>
          <w:szCs w:val="24"/>
        </w:rPr>
      </w:pPr>
      <w:r w:rsidRPr="0019788E">
        <w:rPr>
          <w:rFonts w:ascii="Times New Roman" w:hAnsi="Times New Roman" w:cs="Times New Roman"/>
          <w:sz w:val="24"/>
          <w:szCs w:val="24"/>
          <w:lang w:val="en-US"/>
        </w:rPr>
        <w:t xml:space="preserve">Wichmann, T. (2019). Changing views of the pathophysiology of Parkinsonism. </w:t>
      </w:r>
      <w:r w:rsidRPr="0019788E">
        <w:rPr>
          <w:rFonts w:ascii="Times New Roman" w:hAnsi="Times New Roman" w:cs="Times New Roman"/>
          <w:i/>
          <w:iCs/>
          <w:sz w:val="24"/>
          <w:szCs w:val="24"/>
        </w:rPr>
        <w:t>Movement Disorders</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34</w:t>
      </w:r>
      <w:r w:rsidRPr="0019788E">
        <w:rPr>
          <w:rFonts w:ascii="Times New Roman" w:hAnsi="Times New Roman" w:cs="Times New Roman"/>
          <w:sz w:val="24"/>
          <w:szCs w:val="24"/>
        </w:rPr>
        <w:t>(8), 1130–1143. https://doi.org/10.1002/mds.27741</w:t>
      </w:r>
    </w:p>
    <w:p w14:paraId="121E0251" w14:textId="77777777" w:rsidR="005F0C08" w:rsidRPr="0019788E" w:rsidRDefault="005F0C08" w:rsidP="005F0C08">
      <w:pPr>
        <w:pStyle w:val="Bibliography"/>
        <w:rPr>
          <w:rFonts w:ascii="Times New Roman" w:hAnsi="Times New Roman" w:cs="Times New Roman"/>
          <w:sz w:val="24"/>
          <w:szCs w:val="24"/>
        </w:rPr>
      </w:pPr>
      <w:r w:rsidRPr="0019788E">
        <w:rPr>
          <w:rFonts w:ascii="Times New Roman" w:hAnsi="Times New Roman" w:cs="Times New Roman"/>
          <w:sz w:val="24"/>
          <w:szCs w:val="24"/>
        </w:rPr>
        <w:t xml:space="preserve">Zaidel, A., Spivak, A., Grieb, B., Bergman, H., &amp; Israel, Z. (2010). </w:t>
      </w:r>
      <w:r w:rsidRPr="0019788E">
        <w:rPr>
          <w:rFonts w:ascii="Times New Roman" w:hAnsi="Times New Roman" w:cs="Times New Roman"/>
          <w:sz w:val="24"/>
          <w:szCs w:val="24"/>
          <w:lang w:val="en-US"/>
        </w:rPr>
        <w:t xml:space="preserve">Subthalamic span of oscillations predicts deep brain stimulation efficacy for patients with Parkinson’s disease. </w:t>
      </w:r>
      <w:r w:rsidRPr="0019788E">
        <w:rPr>
          <w:rFonts w:ascii="Times New Roman" w:hAnsi="Times New Roman" w:cs="Times New Roman"/>
          <w:i/>
          <w:iCs/>
          <w:sz w:val="24"/>
          <w:szCs w:val="24"/>
        </w:rPr>
        <w:t>Brain</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133</w:t>
      </w:r>
      <w:r w:rsidRPr="0019788E">
        <w:rPr>
          <w:rFonts w:ascii="Times New Roman" w:hAnsi="Times New Roman" w:cs="Times New Roman"/>
          <w:sz w:val="24"/>
          <w:szCs w:val="24"/>
        </w:rPr>
        <w:t>(7), 2007–2021. https://doi.org/10.1093/brain/awq144</w:t>
      </w:r>
    </w:p>
    <w:p w14:paraId="244BA416" w14:textId="77777777" w:rsidR="00CC4BAA" w:rsidRPr="00323C8A" w:rsidRDefault="00D26C2C" w:rsidP="00337758">
      <w:pPr>
        <w:spacing w:line="480" w:lineRule="auto"/>
        <w:jc w:val="both"/>
        <w:rPr>
          <w:rFonts w:ascii="Times New Roman" w:hAnsi="Times New Roman" w:cs="Times New Roman"/>
          <w:sz w:val="24"/>
          <w:szCs w:val="24"/>
        </w:rPr>
      </w:pPr>
      <w:r w:rsidRPr="0019788E">
        <w:rPr>
          <w:rFonts w:ascii="Times New Roman" w:hAnsi="Times New Roman" w:cs="Times New Roman"/>
          <w:sz w:val="24"/>
          <w:szCs w:val="24"/>
          <w:lang w:val="en-US"/>
        </w:rPr>
        <w:fldChar w:fldCharType="end"/>
      </w:r>
    </w:p>
    <w:p w14:paraId="04E29E7C" w14:textId="77777777" w:rsidR="00CC4BAA" w:rsidRPr="00323C8A" w:rsidRDefault="00CC4BAA" w:rsidP="00CC4BAA">
      <w:r w:rsidRPr="00323C8A">
        <w:br w:type="page"/>
      </w:r>
    </w:p>
    <w:p w14:paraId="04E6C142" w14:textId="77777777" w:rsidR="00CC4BAA" w:rsidRPr="000C03D8" w:rsidRDefault="00CC4BAA" w:rsidP="00CC4BAA">
      <w:pPr>
        <w:pStyle w:val="Heading1"/>
        <w:spacing w:line="480" w:lineRule="auto"/>
        <w:jc w:val="center"/>
        <w:rPr>
          <w:rFonts w:ascii="Times New Roman" w:hAnsi="Times New Roman" w:cs="Times New Roman"/>
          <w:b/>
          <w:color w:val="auto"/>
        </w:rPr>
      </w:pPr>
      <w:bookmarkStart w:id="80" w:name="_Toc102231180"/>
      <w:r w:rsidRPr="000C03D8">
        <w:rPr>
          <w:rFonts w:ascii="Times New Roman" w:hAnsi="Times New Roman" w:cs="Times New Roman"/>
          <w:b/>
          <w:color w:val="auto"/>
        </w:rPr>
        <w:lastRenderedPageBreak/>
        <w:t>Anhang</w:t>
      </w:r>
      <w:bookmarkEnd w:id="80"/>
    </w:p>
    <w:p w14:paraId="2390BC06" w14:textId="77777777"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14:paraId="0289EAC1" w14:textId="77777777"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14:paraId="7FFFA6E8" w14:textId="77777777" w:rsidR="00B35BA9" w:rsidRPr="000C03D8" w:rsidRDefault="00B35BA9" w:rsidP="00B35BA9">
      <w:pPr>
        <w:spacing w:line="480" w:lineRule="auto"/>
        <w:jc w:val="both"/>
        <w:rPr>
          <w:rFonts w:ascii="Times New Roman" w:hAnsi="Times New Roman" w:cs="Times New Roman"/>
          <w:sz w:val="24"/>
          <w:szCs w:val="24"/>
        </w:rPr>
      </w:pPr>
    </w:p>
    <w:p w14:paraId="0DB3065A" w14:textId="77777777"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14:paraId="28075CAD" w14:textId="77777777"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14:paraId="3D7B123E" w14:textId="77777777"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14:paraId="3577B39C" w14:textId="77777777"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31"/>
      <w:pgSz w:w="11906" w:h="16838"/>
      <w:pgMar w:top="1418" w:right="1418" w:bottom="1418" w:left="1418"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ulius Welzel" w:date="2022-05-06T11:27:00Z" w:initials="JW">
    <w:p w14:paraId="6A4895E8" w14:textId="34B16C62" w:rsidR="00F7282E" w:rsidRDefault="00F7282E">
      <w:pPr>
        <w:pStyle w:val="CommentText"/>
      </w:pPr>
      <w:r>
        <w:rPr>
          <w:rStyle w:val="CommentReference"/>
        </w:rPr>
        <w:annotationRef/>
      </w:r>
      <w:r>
        <w:t>Nicht die Originalquelle zum UPDRS</w:t>
      </w:r>
    </w:p>
  </w:comment>
  <w:comment w:id="17" w:author="Julius Welzel" w:date="2022-05-06T11:38:00Z" w:initials="JW">
    <w:p w14:paraId="44CD7769" w14:textId="0907A80F" w:rsidR="001C3563" w:rsidRDefault="001C3563">
      <w:pPr>
        <w:pStyle w:val="CommentText"/>
      </w:pPr>
      <w:r>
        <w:rPr>
          <w:rStyle w:val="CommentReference"/>
        </w:rPr>
        <w:annotationRef/>
      </w:r>
      <w:r>
        <w:t>Steht in dieser Studie der berichtete Befund drin oder wird der dort nur zitiert?</w:t>
      </w:r>
    </w:p>
  </w:comment>
  <w:comment w:id="20" w:author="Julius Welzel" w:date="2022-05-06T11:45:00Z" w:initials="JW">
    <w:p w14:paraId="5AB74F24" w14:textId="05654742" w:rsidR="00010D06" w:rsidRDefault="00010D06">
      <w:pPr>
        <w:pStyle w:val="CommentText"/>
      </w:pPr>
      <w:r>
        <w:rPr>
          <w:rStyle w:val="CommentReference"/>
        </w:rPr>
        <w:annotationRef/>
      </w:r>
      <w:r>
        <w:t>Bitte nicht einheitliche Befunde auflisten</w:t>
      </w:r>
    </w:p>
  </w:comment>
  <w:comment w:id="23" w:author="Julius Welzel" w:date="2022-05-06T11:46:00Z" w:initials="JW">
    <w:p w14:paraId="7560E797" w14:textId="21A181B8" w:rsidR="00010D06" w:rsidRDefault="00010D06">
      <w:pPr>
        <w:pStyle w:val="CommentText"/>
      </w:pPr>
      <w:r>
        <w:rPr>
          <w:rStyle w:val="CommentReference"/>
        </w:rPr>
        <w:annotationRef/>
      </w:r>
    </w:p>
  </w:comment>
  <w:comment w:id="28" w:author="Julius Welzel" w:date="2022-05-06T11:49:00Z" w:initials="JW">
    <w:p w14:paraId="733FC48F" w14:textId="2F331853" w:rsidR="00BE13C1" w:rsidRDefault="00BE13C1">
      <w:pPr>
        <w:pStyle w:val="CommentText"/>
      </w:pPr>
      <w:r>
        <w:rPr>
          <w:rStyle w:val="CommentReference"/>
        </w:rPr>
        <w:annotationRef/>
      </w:r>
      <w:r>
        <w:t>Wann wurden diese Abgeleitet? Während der OP?</w:t>
      </w:r>
    </w:p>
  </w:comment>
  <w:comment w:id="32" w:author="Julius Welzel" w:date="2022-05-06T11:50:00Z" w:initials="JW">
    <w:p w14:paraId="1E4B3283" w14:textId="7EE33587" w:rsidR="00BE13C1" w:rsidRDefault="00BE13C1">
      <w:pPr>
        <w:pStyle w:val="CommentText"/>
      </w:pPr>
      <w:r>
        <w:rPr>
          <w:rStyle w:val="CommentReference"/>
        </w:rPr>
        <w:annotationRef/>
      </w:r>
      <w:r>
        <w:t>Was sind Momentaufnahmen?</w:t>
      </w:r>
    </w:p>
  </w:comment>
  <w:comment w:id="36" w:author="Julius Welzel" w:date="2022-05-06T11:51:00Z" w:initials="JW">
    <w:p w14:paraId="0A778CAC" w14:textId="0A9CF50D" w:rsidR="00BE13C1" w:rsidRDefault="00BE13C1">
      <w:pPr>
        <w:pStyle w:val="CommentText"/>
      </w:pPr>
      <w:r>
        <w:rPr>
          <w:rStyle w:val="CommentReference"/>
        </w:rPr>
        <w:annotationRef/>
      </w:r>
      <w:r>
        <w:t xml:space="preserve">Hier kannst du dein </w:t>
      </w:r>
      <w:proofErr w:type="spellStart"/>
      <w:r>
        <w:t>GitRepo</w:t>
      </w:r>
      <w:proofErr w:type="spellEnd"/>
      <w:r>
        <w:t xml:space="preserve"> zitieren, wenn du es öffentlich machst</w:t>
      </w:r>
    </w:p>
  </w:comment>
  <w:comment w:id="37" w:author="Julius Welzel" w:date="2022-05-06T11:52:00Z" w:initials="JW">
    <w:p w14:paraId="2D793F14" w14:textId="5B317B62" w:rsidR="00BE13C1" w:rsidRDefault="00BE13C1">
      <w:pPr>
        <w:pStyle w:val="CommentText"/>
      </w:pPr>
      <w:r>
        <w:rPr>
          <w:rStyle w:val="CommentReference"/>
        </w:rPr>
        <w:annotationRef/>
      </w:r>
      <w:r>
        <w:t>Welche Version?</w:t>
      </w:r>
    </w:p>
  </w:comment>
  <w:comment w:id="38" w:author="Julius Welzel" w:date="2022-05-06T11:52:00Z" w:initials="JW">
    <w:p w14:paraId="7C74AD0F" w14:textId="7DCC4FA8" w:rsidR="00BE13C1" w:rsidRDefault="00BE13C1">
      <w:pPr>
        <w:pStyle w:val="CommentText"/>
      </w:pPr>
      <w:r>
        <w:rPr>
          <w:rStyle w:val="CommentReference"/>
        </w:rPr>
        <w:annotationRef/>
      </w:r>
      <w:proofErr w:type="spellStart"/>
      <w:r>
        <w:t>Wroauf</w:t>
      </w:r>
      <w:proofErr w:type="spellEnd"/>
      <w:r>
        <w:t xml:space="preserve"> beziehen sich diese Werte?</w:t>
      </w:r>
    </w:p>
  </w:comment>
  <w:comment w:id="39" w:author="Julius Welzel" w:date="2022-05-06T11:54:00Z" w:initials="JW">
    <w:p w14:paraId="419199EE" w14:textId="45983F75" w:rsidR="00DE6909" w:rsidRDefault="00DE6909">
      <w:pPr>
        <w:pStyle w:val="CommentText"/>
      </w:pPr>
      <w:r>
        <w:rPr>
          <w:rStyle w:val="CommentReference"/>
        </w:rPr>
        <w:annotationRef/>
      </w:r>
      <w:proofErr w:type="spellStart"/>
      <w:r>
        <w:t>Samlingrate</w:t>
      </w:r>
      <w:proofErr w:type="spellEnd"/>
      <w:r>
        <w:t xml:space="preserve"> müsste das sein und gehört eher in das Kapitel Bereinigung? Auch würde ich eher ein Kapitel zu Metadaten deiner Daten machen (Filter </w:t>
      </w:r>
      <w:proofErr w:type="spellStart"/>
      <w:r>
        <w:t>NeuroOmega</w:t>
      </w:r>
      <w:proofErr w:type="spellEnd"/>
      <w:r>
        <w:t xml:space="preserve"> und dann </w:t>
      </w:r>
      <w:proofErr w:type="spellStart"/>
      <w:r>
        <w:t>preprocessing</w:t>
      </w:r>
      <w:proofErr w:type="spellEnd"/>
      <w:r>
        <w:t xml:space="preserve">. </w:t>
      </w:r>
    </w:p>
  </w:comment>
  <w:comment w:id="44" w:author="Julius Welzel" w:date="2022-05-06T11:56:00Z" w:initials="JW">
    <w:p w14:paraId="2537B52E" w14:textId="60A57ED0" w:rsidR="00DE6909" w:rsidRDefault="00DE6909">
      <w:pPr>
        <w:pStyle w:val="CommentText"/>
      </w:pPr>
      <w:r>
        <w:rPr>
          <w:rStyle w:val="CommentReference"/>
        </w:rPr>
        <w:annotationRef/>
      </w:r>
      <w:r>
        <w:t>Warum bist du auf diese Varianzen gekommen?</w:t>
      </w:r>
    </w:p>
  </w:comment>
  <w:comment w:id="47" w:author="Julius Welzel" w:date="2022-05-06T11:58:00Z" w:initials="JW">
    <w:p w14:paraId="1309D2E5" w14:textId="12961B07" w:rsidR="00DE6909" w:rsidRDefault="00DE6909">
      <w:pPr>
        <w:pStyle w:val="CommentText"/>
      </w:pPr>
      <w:r>
        <w:rPr>
          <w:rStyle w:val="CommentReference"/>
        </w:rPr>
        <w:annotationRef/>
      </w:r>
      <w:r>
        <w:t>Ist das so?</w:t>
      </w:r>
    </w:p>
  </w:comment>
  <w:comment w:id="48" w:author="Julius Welzel" w:date="2022-05-06T12:00:00Z" w:initials="JW">
    <w:p w14:paraId="3B3D4A25" w14:textId="708E0052" w:rsidR="00435D50" w:rsidRDefault="00435D50">
      <w:pPr>
        <w:pStyle w:val="CommentText"/>
      </w:pPr>
      <w:r>
        <w:rPr>
          <w:rStyle w:val="CommentReference"/>
        </w:rPr>
        <w:annotationRef/>
      </w:r>
      <w:r>
        <w:t>Welche Daten hast du hier verwendet? Ein mittel aller Aufnahmen? :D</w:t>
      </w:r>
    </w:p>
  </w:comment>
  <w:comment w:id="68" w:author="Julius Welzel" w:date="2022-05-06T12:03:00Z" w:initials="JW">
    <w:p w14:paraId="20EA5301" w14:textId="67498850" w:rsidR="00435D50" w:rsidRDefault="00435D50">
      <w:pPr>
        <w:pStyle w:val="CommentText"/>
      </w:pPr>
      <w:r>
        <w:rPr>
          <w:rStyle w:val="CommentReference"/>
        </w:rPr>
        <w:annotationRef/>
      </w:r>
      <w:r>
        <w:t>Welche Normalverteilung?</w:t>
      </w:r>
    </w:p>
  </w:comment>
  <w:comment w:id="70" w:author="Julius Welzel" w:date="2022-05-06T12:03:00Z" w:initials="JW">
    <w:p w14:paraId="2F7EAEEA" w14:textId="109622BA" w:rsidR="00A46537" w:rsidRDefault="00A46537">
      <w:pPr>
        <w:pStyle w:val="CommentText"/>
      </w:pPr>
      <w:r>
        <w:rPr>
          <w:rStyle w:val="CommentReference"/>
        </w:rPr>
        <w:annotationRef/>
      </w:r>
      <w:r>
        <w:t>Würdest du hier eine Normalverteilung erwarten?</w:t>
      </w:r>
    </w:p>
  </w:comment>
  <w:comment w:id="72" w:author="Julius Welzel" w:date="2022-05-06T12:04:00Z" w:initials="JW">
    <w:p w14:paraId="405FC4DC" w14:textId="7088D842" w:rsidR="00A46537" w:rsidRDefault="00A46537">
      <w:pPr>
        <w:pStyle w:val="CommentText"/>
      </w:pPr>
      <w:r>
        <w:rPr>
          <w:rStyle w:val="CommentReference"/>
        </w:rPr>
        <w:annotationRef/>
      </w:r>
      <w:r>
        <w:t>Ist die Tabelle APA konform?</w:t>
      </w:r>
    </w:p>
  </w:comment>
  <w:comment w:id="73" w:author="Julius Welzel" w:date="2022-05-06T12:05:00Z" w:initials="JW">
    <w:p w14:paraId="2AB19127" w14:textId="3696174C" w:rsidR="00A46537" w:rsidRDefault="00A46537">
      <w:pPr>
        <w:pStyle w:val="CommentText"/>
      </w:pPr>
      <w:r>
        <w:rPr>
          <w:rStyle w:val="CommentReference"/>
        </w:rPr>
        <w:annotationRef/>
      </w:r>
      <w:r>
        <w:t xml:space="preserve">APA konform? </w:t>
      </w:r>
      <w:r w:rsidRPr="00A46537">
        <w:t>https://rdrr.io/cran/jtools/man/theme_apa.html</w:t>
      </w:r>
    </w:p>
  </w:comment>
  <w:comment w:id="75" w:author="Julius Welzel" w:date="2022-05-06T12:06:00Z" w:initials="JW">
    <w:p w14:paraId="1190D1ED" w14:textId="7C054CB8" w:rsidR="00A46537" w:rsidRDefault="00A46537">
      <w:pPr>
        <w:pStyle w:val="CommentText"/>
      </w:pPr>
      <w:r>
        <w:rPr>
          <w:rStyle w:val="CommentReference"/>
        </w:rPr>
        <w:annotationRef/>
      </w:r>
      <w:r>
        <w:t>Eher Deuschl, 2006</w:t>
      </w:r>
    </w:p>
  </w:comment>
  <w:comment w:id="76" w:author="Julius Welzel" w:date="2022-05-06T12:11:00Z" w:initials="JW">
    <w:p w14:paraId="36BEFECB" w14:textId="4A864C4E" w:rsidR="004E3621" w:rsidRDefault="004E3621">
      <w:pPr>
        <w:pStyle w:val="CommentText"/>
      </w:pPr>
      <w:r>
        <w:rPr>
          <w:rStyle w:val="CommentReference"/>
        </w:rPr>
        <w:annotationRef/>
      </w:r>
      <w:r>
        <w:t xml:space="preserve">Hier fehlt mir noch ein Abschnitt zu den gewählten statistischen Verfahren. </w:t>
      </w:r>
      <w:r>
        <w:t xml:space="preserve">Warum t-test und nicht Regression </w:t>
      </w:r>
      <w:r>
        <w:t>…</w:t>
      </w:r>
    </w:p>
  </w:comment>
  <w:comment w:id="77" w:author="Julius Welzel" w:date="2022-05-06T12:11:00Z" w:initials="JW">
    <w:p w14:paraId="51052CAF" w14:textId="3EE08C75" w:rsidR="004E3621" w:rsidRDefault="004E3621">
      <w:pPr>
        <w:pStyle w:val="CommentText"/>
      </w:pPr>
      <w:r>
        <w:rPr>
          <w:rStyle w:val="CommentReference"/>
        </w:rPr>
        <w:annotationRef/>
      </w:r>
      <w:r>
        <w:t>Ist das eine Stärke oder Stand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895E8" w15:done="0"/>
  <w15:commentEx w15:paraId="44CD7769" w15:done="0"/>
  <w15:commentEx w15:paraId="5AB74F24" w15:done="0"/>
  <w15:commentEx w15:paraId="7560E797" w15:done="0"/>
  <w15:commentEx w15:paraId="733FC48F" w15:done="0"/>
  <w15:commentEx w15:paraId="1E4B3283" w15:done="0"/>
  <w15:commentEx w15:paraId="0A778CAC" w15:done="0"/>
  <w15:commentEx w15:paraId="2D793F14" w15:done="0"/>
  <w15:commentEx w15:paraId="7C74AD0F" w15:done="0"/>
  <w15:commentEx w15:paraId="419199EE" w15:done="0"/>
  <w15:commentEx w15:paraId="2537B52E" w15:done="0"/>
  <w15:commentEx w15:paraId="1309D2E5" w15:done="0"/>
  <w15:commentEx w15:paraId="3B3D4A25" w15:done="0"/>
  <w15:commentEx w15:paraId="20EA5301" w15:done="0"/>
  <w15:commentEx w15:paraId="2F7EAEEA" w15:done="0"/>
  <w15:commentEx w15:paraId="405FC4DC" w15:done="0"/>
  <w15:commentEx w15:paraId="2AB19127" w15:done="0"/>
  <w15:commentEx w15:paraId="1190D1ED" w15:done="0"/>
  <w15:commentEx w15:paraId="36BEFECB" w15:done="0"/>
  <w15:commentEx w15:paraId="51052C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84AC" w16cex:dateUtc="2022-05-06T09:27:00Z"/>
  <w16cex:commentExtensible w16cex:durableId="261F8738" w16cex:dateUtc="2022-05-06T09:38:00Z"/>
  <w16cex:commentExtensible w16cex:durableId="261F88F1" w16cex:dateUtc="2022-05-06T09:45:00Z"/>
  <w16cex:commentExtensible w16cex:durableId="261F8925" w16cex:dateUtc="2022-05-06T09:46:00Z"/>
  <w16cex:commentExtensible w16cex:durableId="261F89DA" w16cex:dateUtc="2022-05-06T09:49:00Z"/>
  <w16cex:commentExtensible w16cex:durableId="261F8A0B" w16cex:dateUtc="2022-05-06T09:50:00Z"/>
  <w16cex:commentExtensible w16cex:durableId="261F8A4F" w16cex:dateUtc="2022-05-06T09:51:00Z"/>
  <w16cex:commentExtensible w16cex:durableId="261F8A6B" w16cex:dateUtc="2022-05-06T09:52:00Z"/>
  <w16cex:commentExtensible w16cex:durableId="261F8A8D" w16cex:dateUtc="2022-05-06T09:52:00Z"/>
  <w16cex:commentExtensible w16cex:durableId="261F8AE4" w16cex:dateUtc="2022-05-06T09:54:00Z"/>
  <w16cex:commentExtensible w16cex:durableId="261F8B65" w16cex:dateUtc="2022-05-06T09:56:00Z"/>
  <w16cex:commentExtensible w16cex:durableId="261F8BE4" w16cex:dateUtc="2022-05-06T09:58:00Z"/>
  <w16cex:commentExtensible w16cex:durableId="261F8C5A" w16cex:dateUtc="2022-05-06T10:00:00Z"/>
  <w16cex:commentExtensible w16cex:durableId="261F8CF5" w16cex:dateUtc="2022-05-06T10:03:00Z"/>
  <w16cex:commentExtensible w16cex:durableId="261F8D1A" w16cex:dateUtc="2022-05-06T10:03:00Z"/>
  <w16cex:commentExtensible w16cex:durableId="261F8D37" w16cex:dateUtc="2022-05-06T10:04:00Z"/>
  <w16cex:commentExtensible w16cex:durableId="261F8D88" w16cex:dateUtc="2022-05-06T10:05:00Z"/>
  <w16cex:commentExtensible w16cex:durableId="261F8DAE" w16cex:dateUtc="2022-05-06T10:06:00Z"/>
  <w16cex:commentExtensible w16cex:durableId="261F8EF1" w16cex:dateUtc="2022-05-06T10:11:00Z"/>
  <w16cex:commentExtensible w16cex:durableId="261F8EDD" w16cex:dateUtc="2022-05-06T1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895E8" w16cid:durableId="261F84AC"/>
  <w16cid:commentId w16cid:paraId="44CD7769" w16cid:durableId="261F8738"/>
  <w16cid:commentId w16cid:paraId="5AB74F24" w16cid:durableId="261F88F1"/>
  <w16cid:commentId w16cid:paraId="7560E797" w16cid:durableId="261F8925"/>
  <w16cid:commentId w16cid:paraId="733FC48F" w16cid:durableId="261F89DA"/>
  <w16cid:commentId w16cid:paraId="1E4B3283" w16cid:durableId="261F8A0B"/>
  <w16cid:commentId w16cid:paraId="0A778CAC" w16cid:durableId="261F8A4F"/>
  <w16cid:commentId w16cid:paraId="2D793F14" w16cid:durableId="261F8A6B"/>
  <w16cid:commentId w16cid:paraId="7C74AD0F" w16cid:durableId="261F8A8D"/>
  <w16cid:commentId w16cid:paraId="419199EE" w16cid:durableId="261F8AE4"/>
  <w16cid:commentId w16cid:paraId="2537B52E" w16cid:durableId="261F8B65"/>
  <w16cid:commentId w16cid:paraId="1309D2E5" w16cid:durableId="261F8BE4"/>
  <w16cid:commentId w16cid:paraId="3B3D4A25" w16cid:durableId="261F8C5A"/>
  <w16cid:commentId w16cid:paraId="20EA5301" w16cid:durableId="261F8CF5"/>
  <w16cid:commentId w16cid:paraId="2F7EAEEA" w16cid:durableId="261F8D1A"/>
  <w16cid:commentId w16cid:paraId="405FC4DC" w16cid:durableId="261F8D37"/>
  <w16cid:commentId w16cid:paraId="2AB19127" w16cid:durableId="261F8D88"/>
  <w16cid:commentId w16cid:paraId="1190D1ED" w16cid:durableId="261F8DAE"/>
  <w16cid:commentId w16cid:paraId="36BEFECB" w16cid:durableId="261F8EF1"/>
  <w16cid:commentId w16cid:paraId="51052CAF" w16cid:durableId="261F8E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F3B31" w14:textId="77777777" w:rsidR="0094224D" w:rsidRDefault="0094224D" w:rsidP="009A4076">
      <w:pPr>
        <w:spacing w:after="0" w:line="240" w:lineRule="auto"/>
      </w:pPr>
      <w:r>
        <w:separator/>
      </w:r>
    </w:p>
  </w:endnote>
  <w:endnote w:type="continuationSeparator" w:id="0">
    <w:p w14:paraId="2D3C0396" w14:textId="77777777" w:rsidR="0094224D" w:rsidRDefault="0094224D"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EB585" w14:textId="77777777" w:rsidR="0094224D" w:rsidRDefault="0094224D" w:rsidP="009A4076">
      <w:pPr>
        <w:spacing w:after="0" w:line="240" w:lineRule="auto"/>
      </w:pPr>
      <w:r>
        <w:separator/>
      </w:r>
    </w:p>
  </w:footnote>
  <w:footnote w:type="continuationSeparator" w:id="0">
    <w:p w14:paraId="56DF5E41" w14:textId="77777777" w:rsidR="0094224D" w:rsidRDefault="0094224D" w:rsidP="009A40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784551"/>
      <w:docPartObj>
        <w:docPartGallery w:val="Page Numbers (Top of Page)"/>
        <w:docPartUnique/>
      </w:docPartObj>
    </w:sdtPr>
    <w:sdtEndPr/>
    <w:sdtContent>
      <w:p w14:paraId="7496A5CE" w14:textId="77777777" w:rsidR="00421F7B" w:rsidRDefault="00421F7B">
        <w:pPr>
          <w:pStyle w:val="Header"/>
          <w:jc w:val="right"/>
        </w:pPr>
        <w:r>
          <w:fldChar w:fldCharType="begin"/>
        </w:r>
        <w:r>
          <w:instrText>PAGE   \* MERGEFORMAT</w:instrText>
        </w:r>
        <w:r>
          <w:fldChar w:fldCharType="separate"/>
        </w:r>
        <w:r w:rsidR="0019788E">
          <w:rPr>
            <w:noProof/>
          </w:rPr>
          <w:t>64</w:t>
        </w:r>
        <w:r>
          <w:fldChar w:fldCharType="end"/>
        </w:r>
      </w:p>
    </w:sdtContent>
  </w:sdt>
  <w:p w14:paraId="5263D2F6" w14:textId="77777777" w:rsidR="00421F7B" w:rsidRDefault="00421F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97112936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20A"/>
    <w:rsid w:val="00000368"/>
    <w:rsid w:val="0000266C"/>
    <w:rsid w:val="0000363B"/>
    <w:rsid w:val="00003911"/>
    <w:rsid w:val="00003C21"/>
    <w:rsid w:val="0000655A"/>
    <w:rsid w:val="00010D06"/>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2609"/>
    <w:rsid w:val="00171926"/>
    <w:rsid w:val="00174D0A"/>
    <w:rsid w:val="0017793E"/>
    <w:rsid w:val="00183EF5"/>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3563"/>
    <w:rsid w:val="001C4291"/>
    <w:rsid w:val="001C4B5E"/>
    <w:rsid w:val="001C57BB"/>
    <w:rsid w:val="001C6A92"/>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E25FD"/>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24DE"/>
    <w:rsid w:val="003235F2"/>
    <w:rsid w:val="00323C8A"/>
    <w:rsid w:val="00325273"/>
    <w:rsid w:val="00325C5E"/>
    <w:rsid w:val="003322D2"/>
    <w:rsid w:val="003349A0"/>
    <w:rsid w:val="00335719"/>
    <w:rsid w:val="00335D4C"/>
    <w:rsid w:val="003369C1"/>
    <w:rsid w:val="0033728A"/>
    <w:rsid w:val="00337758"/>
    <w:rsid w:val="00337D8D"/>
    <w:rsid w:val="00340031"/>
    <w:rsid w:val="00341361"/>
    <w:rsid w:val="00341376"/>
    <w:rsid w:val="00342718"/>
    <w:rsid w:val="00343C6C"/>
    <w:rsid w:val="00345E7A"/>
    <w:rsid w:val="0034643F"/>
    <w:rsid w:val="00346E29"/>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745D"/>
    <w:rsid w:val="004119CC"/>
    <w:rsid w:val="00415C65"/>
    <w:rsid w:val="00415F05"/>
    <w:rsid w:val="00421F7B"/>
    <w:rsid w:val="00430E9B"/>
    <w:rsid w:val="00435D50"/>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E3621"/>
    <w:rsid w:val="004F0C78"/>
    <w:rsid w:val="004F60B1"/>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C08"/>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0A41"/>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5CA5"/>
    <w:rsid w:val="0075682C"/>
    <w:rsid w:val="00761855"/>
    <w:rsid w:val="00770A1C"/>
    <w:rsid w:val="007717F4"/>
    <w:rsid w:val="0078306A"/>
    <w:rsid w:val="00783604"/>
    <w:rsid w:val="00785F35"/>
    <w:rsid w:val="00787280"/>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24D"/>
    <w:rsid w:val="00942303"/>
    <w:rsid w:val="00942BDB"/>
    <w:rsid w:val="00942FA8"/>
    <w:rsid w:val="00943331"/>
    <w:rsid w:val="00944800"/>
    <w:rsid w:val="00950A5B"/>
    <w:rsid w:val="009563DC"/>
    <w:rsid w:val="00956D07"/>
    <w:rsid w:val="00966214"/>
    <w:rsid w:val="0097193C"/>
    <w:rsid w:val="0097661F"/>
    <w:rsid w:val="009821B1"/>
    <w:rsid w:val="009829BB"/>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4C84"/>
    <w:rsid w:val="009C7A7B"/>
    <w:rsid w:val="009D21C5"/>
    <w:rsid w:val="009E164B"/>
    <w:rsid w:val="009E6828"/>
    <w:rsid w:val="009F0BD2"/>
    <w:rsid w:val="009F2646"/>
    <w:rsid w:val="009F2C28"/>
    <w:rsid w:val="009F71B9"/>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6537"/>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3C1"/>
    <w:rsid w:val="00BE14B3"/>
    <w:rsid w:val="00BE20E5"/>
    <w:rsid w:val="00BE4CEF"/>
    <w:rsid w:val="00BE7904"/>
    <w:rsid w:val="00BF15C0"/>
    <w:rsid w:val="00BF1CB7"/>
    <w:rsid w:val="00BF271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646A"/>
    <w:rsid w:val="00D77A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E6909"/>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4228"/>
    <w:rsid w:val="00EF5196"/>
    <w:rsid w:val="00EF627E"/>
    <w:rsid w:val="00EF6A05"/>
    <w:rsid w:val="00F04EC7"/>
    <w:rsid w:val="00F06319"/>
    <w:rsid w:val="00F07B62"/>
    <w:rsid w:val="00F16082"/>
    <w:rsid w:val="00F1612E"/>
    <w:rsid w:val="00F17AE3"/>
    <w:rsid w:val="00F20432"/>
    <w:rsid w:val="00F207B0"/>
    <w:rsid w:val="00F209E7"/>
    <w:rsid w:val="00F234B7"/>
    <w:rsid w:val="00F23AD3"/>
    <w:rsid w:val="00F2559C"/>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282E"/>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5862"/>
    <w:rsid w:val="00FD007B"/>
    <w:rsid w:val="00FD199E"/>
    <w:rsid w:val="00FD3B36"/>
    <w:rsid w:val="00FD57B9"/>
    <w:rsid w:val="00FD5AFD"/>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E9CBD"/>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011C"/>
    <w:pPr>
      <w:ind w:left="720"/>
      <w:contextualSpacing/>
    </w:pPr>
  </w:style>
  <w:style w:type="character" w:customStyle="1" w:styleId="Heading1Char">
    <w:name w:val="Heading 1 Char"/>
    <w:basedOn w:val="DefaultParagraphFont"/>
    <w:link w:val="Heading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6949A2"/>
    <w:rPr>
      <w:color w:val="0563C1" w:themeColor="hyperlink"/>
      <w:u w:val="single"/>
    </w:rPr>
  </w:style>
  <w:style w:type="paragraph" w:styleId="Bibliography">
    <w:name w:val="Bibliography"/>
    <w:basedOn w:val="Normal"/>
    <w:next w:val="Normal"/>
    <w:uiPriority w:val="37"/>
    <w:unhideWhenUsed/>
    <w:rsid w:val="00D26C2C"/>
    <w:pPr>
      <w:spacing w:after="0" w:line="480" w:lineRule="auto"/>
      <w:ind w:left="720" w:hanging="720"/>
    </w:pPr>
  </w:style>
  <w:style w:type="character" w:styleId="CommentReference">
    <w:name w:val="annotation reference"/>
    <w:basedOn w:val="DefaultParagraphFont"/>
    <w:uiPriority w:val="99"/>
    <w:semiHidden/>
    <w:unhideWhenUsed/>
    <w:rsid w:val="00206C21"/>
    <w:rPr>
      <w:sz w:val="16"/>
      <w:szCs w:val="16"/>
    </w:rPr>
  </w:style>
  <w:style w:type="paragraph" w:styleId="CommentText">
    <w:name w:val="annotation text"/>
    <w:basedOn w:val="Normal"/>
    <w:link w:val="CommentTextChar"/>
    <w:uiPriority w:val="99"/>
    <w:semiHidden/>
    <w:unhideWhenUsed/>
    <w:rsid w:val="00206C21"/>
    <w:pPr>
      <w:spacing w:line="240" w:lineRule="auto"/>
    </w:pPr>
    <w:rPr>
      <w:sz w:val="20"/>
      <w:szCs w:val="20"/>
    </w:rPr>
  </w:style>
  <w:style w:type="character" w:customStyle="1" w:styleId="CommentTextChar">
    <w:name w:val="Comment Text Char"/>
    <w:basedOn w:val="DefaultParagraphFont"/>
    <w:link w:val="CommentText"/>
    <w:uiPriority w:val="99"/>
    <w:semiHidden/>
    <w:rsid w:val="00206C21"/>
    <w:rPr>
      <w:sz w:val="20"/>
      <w:szCs w:val="20"/>
    </w:rPr>
  </w:style>
  <w:style w:type="paragraph" w:styleId="CommentSubject">
    <w:name w:val="annotation subject"/>
    <w:basedOn w:val="CommentText"/>
    <w:next w:val="CommentText"/>
    <w:link w:val="CommentSubjectChar"/>
    <w:uiPriority w:val="99"/>
    <w:semiHidden/>
    <w:unhideWhenUsed/>
    <w:rsid w:val="00206C21"/>
    <w:rPr>
      <w:b/>
      <w:bCs/>
    </w:rPr>
  </w:style>
  <w:style w:type="character" w:customStyle="1" w:styleId="CommentSubjectChar">
    <w:name w:val="Comment Subject Char"/>
    <w:basedOn w:val="CommentTextChar"/>
    <w:link w:val="CommentSubject"/>
    <w:uiPriority w:val="99"/>
    <w:semiHidden/>
    <w:rsid w:val="00206C21"/>
    <w:rPr>
      <w:b/>
      <w:bCs/>
      <w:sz w:val="20"/>
      <w:szCs w:val="20"/>
    </w:rPr>
  </w:style>
  <w:style w:type="paragraph" w:styleId="BalloonText">
    <w:name w:val="Balloon Text"/>
    <w:basedOn w:val="Normal"/>
    <w:link w:val="BalloonTextChar"/>
    <w:uiPriority w:val="99"/>
    <w:semiHidden/>
    <w:unhideWhenUsed/>
    <w:rsid w:val="00206C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6C21"/>
    <w:rPr>
      <w:rFonts w:ascii="Segoe UI" w:hAnsi="Segoe UI" w:cs="Segoe UI"/>
      <w:sz w:val="18"/>
      <w:szCs w:val="18"/>
    </w:rPr>
  </w:style>
  <w:style w:type="character" w:customStyle="1" w:styleId="mathtextbox">
    <w:name w:val="mathtextbox"/>
    <w:basedOn w:val="DefaultParagraphFont"/>
    <w:rsid w:val="00030807"/>
  </w:style>
  <w:style w:type="character" w:customStyle="1" w:styleId="mathtext">
    <w:name w:val="mathtext"/>
    <w:basedOn w:val="DefaultParagraphFont"/>
    <w:rsid w:val="00030807"/>
  </w:style>
  <w:style w:type="character" w:styleId="PlaceholderText">
    <w:name w:val="Placeholder Text"/>
    <w:basedOn w:val="DefaultParagraphFont"/>
    <w:uiPriority w:val="99"/>
    <w:semiHidden/>
    <w:rsid w:val="00ED5162"/>
    <w:rPr>
      <w:color w:val="808080"/>
    </w:rPr>
  </w:style>
  <w:style w:type="paragraph" w:styleId="Header">
    <w:name w:val="header"/>
    <w:basedOn w:val="Normal"/>
    <w:link w:val="HeaderChar"/>
    <w:uiPriority w:val="99"/>
    <w:unhideWhenUsed/>
    <w:rsid w:val="009A4076"/>
    <w:pPr>
      <w:tabs>
        <w:tab w:val="center" w:pos="4536"/>
        <w:tab w:val="right" w:pos="9072"/>
      </w:tabs>
      <w:spacing w:after="0" w:line="240" w:lineRule="auto"/>
    </w:pPr>
  </w:style>
  <w:style w:type="character" w:customStyle="1" w:styleId="HeaderChar">
    <w:name w:val="Header Char"/>
    <w:basedOn w:val="DefaultParagraphFont"/>
    <w:link w:val="Header"/>
    <w:uiPriority w:val="99"/>
    <w:rsid w:val="009A4076"/>
  </w:style>
  <w:style w:type="paragraph" w:styleId="Footer">
    <w:name w:val="footer"/>
    <w:basedOn w:val="Normal"/>
    <w:link w:val="FooterChar"/>
    <w:uiPriority w:val="99"/>
    <w:unhideWhenUsed/>
    <w:rsid w:val="009A4076"/>
    <w:pPr>
      <w:tabs>
        <w:tab w:val="center" w:pos="4536"/>
        <w:tab w:val="right" w:pos="9072"/>
      </w:tabs>
      <w:spacing w:after="0" w:line="240" w:lineRule="auto"/>
    </w:pPr>
  </w:style>
  <w:style w:type="character" w:customStyle="1" w:styleId="FooterChar">
    <w:name w:val="Footer Char"/>
    <w:basedOn w:val="DefaultParagraphFont"/>
    <w:link w:val="Footer"/>
    <w:uiPriority w:val="99"/>
    <w:rsid w:val="009A4076"/>
  </w:style>
  <w:style w:type="character" w:customStyle="1" w:styleId="Heading2Char">
    <w:name w:val="Heading 2 Char"/>
    <w:basedOn w:val="DefaultParagraphFont"/>
    <w:link w:val="Heading2"/>
    <w:uiPriority w:val="9"/>
    <w:rsid w:val="009A407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A407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C03D8"/>
    <w:pPr>
      <w:outlineLvl w:val="9"/>
    </w:pPr>
    <w:rPr>
      <w:lang w:eastAsia="de-DE"/>
    </w:rPr>
  </w:style>
  <w:style w:type="paragraph" w:styleId="TOC1">
    <w:name w:val="toc 1"/>
    <w:basedOn w:val="Normal"/>
    <w:next w:val="Normal"/>
    <w:autoRedefine/>
    <w:uiPriority w:val="39"/>
    <w:unhideWhenUsed/>
    <w:rsid w:val="000C03D8"/>
    <w:pPr>
      <w:spacing w:after="100"/>
    </w:pPr>
  </w:style>
  <w:style w:type="paragraph" w:styleId="TOC2">
    <w:name w:val="toc 2"/>
    <w:basedOn w:val="Normal"/>
    <w:next w:val="Normal"/>
    <w:autoRedefine/>
    <w:uiPriority w:val="39"/>
    <w:unhideWhenUsed/>
    <w:rsid w:val="000C03D8"/>
    <w:pPr>
      <w:spacing w:after="100"/>
      <w:ind w:left="220"/>
    </w:pPr>
  </w:style>
  <w:style w:type="paragraph" w:styleId="TOC3">
    <w:name w:val="toc 3"/>
    <w:basedOn w:val="Normal"/>
    <w:next w:val="Normal"/>
    <w:autoRedefine/>
    <w:uiPriority w:val="39"/>
    <w:unhideWhenUsed/>
    <w:rsid w:val="000C03D8"/>
    <w:pPr>
      <w:spacing w:after="100"/>
      <w:ind w:left="440"/>
    </w:pPr>
  </w:style>
  <w:style w:type="paragraph" w:styleId="Revision">
    <w:name w:val="Revision"/>
    <w:hidden/>
    <w:uiPriority w:val="99"/>
    <w:semiHidden/>
    <w:rsid w:val="002E25F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8847C-9653-4010-A4E7-E55F726FE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61402</Words>
  <Characters>349992</Characters>
  <Application>Microsoft Office Word</Application>
  <DocSecurity>0</DocSecurity>
  <Lines>2916</Lines>
  <Paragraphs>8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1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lius Welzel</cp:lastModifiedBy>
  <cp:revision>2</cp:revision>
  <dcterms:created xsi:type="dcterms:W3CDTF">2022-05-06T10:12:00Z</dcterms:created>
  <dcterms:modified xsi:type="dcterms:W3CDTF">2022-05-0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JlahepQT"/&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